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3A3CB1" w14:textId="77777777" w:rsidR="000F73FA" w:rsidRPr="00A061E8" w:rsidRDefault="000F73FA" w:rsidP="000F73FA">
      <w:pPr>
        <w:spacing w:line="240" w:lineRule="auto"/>
        <w:jc w:val="center"/>
        <w:rPr>
          <w:rFonts w:ascii="Arial" w:hAnsi="Arial" w:cs="Arial"/>
          <w:b/>
          <w:sz w:val="28"/>
          <w:szCs w:val="28"/>
        </w:rPr>
      </w:pPr>
      <w:r w:rsidRPr="00A061E8">
        <w:rPr>
          <w:rFonts w:ascii="Arial" w:hAnsi="Arial" w:cs="Arial"/>
          <w:b/>
          <w:sz w:val="28"/>
          <w:szCs w:val="28"/>
        </w:rPr>
        <w:t>ANALISIS GENDER TERHADAP KASUS KEKERASAN DALAM RUMAH TANGGA LESTI KEJORA</w:t>
      </w:r>
    </w:p>
    <w:p w14:paraId="12A8F7E1" w14:textId="77777777" w:rsidR="000F73FA" w:rsidRDefault="000F73FA" w:rsidP="00F8710A">
      <w:pPr>
        <w:spacing w:line="240" w:lineRule="auto"/>
        <w:jc w:val="center"/>
        <w:rPr>
          <w:rFonts w:ascii="Arial" w:hAnsi="Arial" w:cs="Arial"/>
          <w:b/>
          <w:sz w:val="28"/>
          <w:szCs w:val="28"/>
        </w:rPr>
      </w:pPr>
    </w:p>
    <w:p w14:paraId="7ADADBD4" w14:textId="40767216" w:rsidR="00880939" w:rsidRDefault="00B54D0B" w:rsidP="00F8710A">
      <w:pPr>
        <w:spacing w:line="240" w:lineRule="auto"/>
        <w:jc w:val="center"/>
        <w:rPr>
          <w:rFonts w:ascii="Arial" w:hAnsi="Arial" w:cs="Arial"/>
          <w:b/>
          <w:sz w:val="28"/>
          <w:szCs w:val="28"/>
        </w:rPr>
      </w:pPr>
      <w:r w:rsidRPr="00A061E8">
        <w:rPr>
          <w:rFonts w:ascii="Arial" w:hAnsi="Arial" w:cs="Arial"/>
          <w:b/>
          <w:sz w:val="28"/>
          <w:szCs w:val="28"/>
        </w:rPr>
        <w:t xml:space="preserve">  </w:t>
      </w:r>
      <w:r w:rsidR="00031774">
        <w:rPr>
          <w:rFonts w:ascii="Arial" w:hAnsi="Arial" w:cs="Arial"/>
          <w:b/>
          <w:sz w:val="28"/>
          <w:szCs w:val="28"/>
        </w:rPr>
        <w:t>PROGRAM STUDI TEOLOGI</w:t>
      </w:r>
    </w:p>
    <w:p w14:paraId="71FF7811" w14:textId="630A391A" w:rsidR="00031774" w:rsidRDefault="00031774" w:rsidP="00F8710A">
      <w:pPr>
        <w:spacing w:line="240" w:lineRule="auto"/>
        <w:jc w:val="center"/>
        <w:rPr>
          <w:rFonts w:ascii="Arial" w:hAnsi="Arial" w:cs="Arial"/>
          <w:b/>
          <w:sz w:val="28"/>
          <w:szCs w:val="28"/>
        </w:rPr>
      </w:pPr>
      <w:r>
        <w:rPr>
          <w:rFonts w:ascii="Arial" w:hAnsi="Arial" w:cs="Arial"/>
          <w:b/>
          <w:sz w:val="28"/>
          <w:szCs w:val="28"/>
        </w:rPr>
        <w:t>FAKULTAS ILMU SOSIAL KEAG</w:t>
      </w:r>
      <w:r w:rsidR="00F8710A">
        <w:rPr>
          <w:rFonts w:ascii="Arial" w:hAnsi="Arial" w:cs="Arial"/>
          <w:b/>
          <w:sz w:val="28"/>
          <w:szCs w:val="28"/>
        </w:rPr>
        <w:t>A</w:t>
      </w:r>
      <w:r>
        <w:rPr>
          <w:rFonts w:ascii="Arial" w:hAnsi="Arial" w:cs="Arial"/>
          <w:b/>
          <w:sz w:val="28"/>
          <w:szCs w:val="28"/>
        </w:rPr>
        <w:t>MAAN</w:t>
      </w:r>
    </w:p>
    <w:p w14:paraId="44BE92FE" w14:textId="44F02BAE" w:rsidR="00031774" w:rsidRPr="00A061E8" w:rsidRDefault="00031774" w:rsidP="00F8710A">
      <w:pPr>
        <w:spacing w:line="240" w:lineRule="auto"/>
        <w:jc w:val="center"/>
        <w:rPr>
          <w:rFonts w:ascii="Arial" w:hAnsi="Arial" w:cs="Arial"/>
          <w:b/>
          <w:sz w:val="28"/>
          <w:szCs w:val="28"/>
        </w:rPr>
      </w:pPr>
      <w:r>
        <w:rPr>
          <w:rFonts w:ascii="Arial" w:hAnsi="Arial" w:cs="Arial"/>
          <w:b/>
          <w:sz w:val="28"/>
          <w:szCs w:val="28"/>
        </w:rPr>
        <w:t>INSTI</w:t>
      </w:r>
      <w:r w:rsidR="00F8710A">
        <w:rPr>
          <w:rFonts w:ascii="Arial" w:hAnsi="Arial" w:cs="Arial"/>
          <w:b/>
          <w:sz w:val="28"/>
          <w:szCs w:val="28"/>
        </w:rPr>
        <w:t>T</w:t>
      </w:r>
      <w:r>
        <w:rPr>
          <w:rFonts w:ascii="Arial" w:hAnsi="Arial" w:cs="Arial"/>
          <w:b/>
          <w:sz w:val="28"/>
          <w:szCs w:val="28"/>
        </w:rPr>
        <w:t>UT AGAMA KRISTEN NEGERI AMBON</w:t>
      </w:r>
    </w:p>
    <w:p w14:paraId="17E7AFEC" w14:textId="64B6004B" w:rsidR="009735C2" w:rsidRPr="00A061E8" w:rsidRDefault="000F73FA" w:rsidP="00F8710A">
      <w:pPr>
        <w:spacing w:line="240" w:lineRule="auto"/>
        <w:jc w:val="center"/>
        <w:rPr>
          <w:rFonts w:ascii="Arial" w:hAnsi="Arial" w:cs="Arial"/>
          <w:b/>
          <w:sz w:val="28"/>
          <w:szCs w:val="28"/>
        </w:rPr>
      </w:pPr>
      <w:hyperlink r:id="rId6" w:history="1">
        <w:r w:rsidR="00A061E8" w:rsidRPr="00A061E8">
          <w:rPr>
            <w:rStyle w:val="Hyperlink"/>
            <w:rFonts w:ascii="Arial" w:hAnsi="Arial" w:cs="Arial"/>
            <w:b/>
            <w:sz w:val="28"/>
            <w:szCs w:val="28"/>
            <w:u w:val="none"/>
          </w:rPr>
          <w:t>Anisasalakory52@gmail.com</w:t>
        </w:r>
      </w:hyperlink>
      <w:r w:rsidR="00031774">
        <w:rPr>
          <w:rFonts w:ascii="Arial" w:hAnsi="Arial" w:cs="Arial"/>
          <w:b/>
          <w:sz w:val="28"/>
          <w:szCs w:val="28"/>
        </w:rPr>
        <w:t xml:space="preserve">, </w:t>
      </w:r>
      <w:hyperlink r:id="rId7" w:history="1">
        <w:r w:rsidR="00031774" w:rsidRPr="00E704DE">
          <w:rPr>
            <w:rStyle w:val="Hyperlink"/>
            <w:rFonts w:ascii="Arial" w:hAnsi="Arial" w:cs="Arial"/>
            <w:b/>
            <w:sz w:val="28"/>
            <w:szCs w:val="28"/>
          </w:rPr>
          <w:t>christysinay15@gmail.com</w:t>
        </w:r>
      </w:hyperlink>
      <w:r w:rsidR="00A061E8" w:rsidRPr="00A061E8">
        <w:rPr>
          <w:rFonts w:ascii="Arial" w:hAnsi="Arial" w:cs="Arial"/>
          <w:b/>
          <w:sz w:val="28"/>
          <w:szCs w:val="28"/>
        </w:rPr>
        <w:t xml:space="preserve"> </w:t>
      </w:r>
    </w:p>
    <w:p w14:paraId="7F85C4C9" w14:textId="77777777" w:rsidR="009735C2" w:rsidRPr="0069236F" w:rsidRDefault="009735C2" w:rsidP="00A061E8">
      <w:pPr>
        <w:spacing w:line="360" w:lineRule="auto"/>
        <w:jc w:val="center"/>
        <w:rPr>
          <w:rFonts w:ascii="Times New Roman" w:hAnsi="Times New Roman" w:cs="Times New Roman"/>
          <w:b/>
          <w:sz w:val="24"/>
          <w:szCs w:val="24"/>
        </w:rPr>
      </w:pPr>
    </w:p>
    <w:p w14:paraId="49DB5B9D" w14:textId="77777777" w:rsidR="00880939" w:rsidRDefault="00880939" w:rsidP="00A061E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7F5674F7" w14:textId="77777777" w:rsidR="00B10787" w:rsidRPr="00B10787" w:rsidRDefault="00B10787"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kerasan Dalam Rumah Tangga adalah salah satu bentuk ketidak etisan dari pelaku kepada korban. Pelaku merasa dirinya lebih berkuasa dan korban sebagai sosok yang lemah. Konflik Kekerasan Dalam Rumah Tangga </w:t>
      </w:r>
      <w:r w:rsidR="009735C2">
        <w:rPr>
          <w:rFonts w:ascii="Times New Roman" w:hAnsi="Times New Roman" w:cs="Times New Roman"/>
          <w:sz w:val="24"/>
          <w:szCs w:val="24"/>
        </w:rPr>
        <w:t xml:space="preserve">terjadi karena kelirunya terhadap analisis gender dalam gerakan feminisme. Nampaknya perlu dipertegas kembali bahwa tidak ada kaum yang lemah dan kaum yang kuat dalam relasi sesama manusia. feminis dalam analisis gender memberikan petunjuk pikir bahwa laki-laki dan perempuan tidak memiliki perbedaan dan harus diperakukan setara. </w:t>
      </w:r>
    </w:p>
    <w:p w14:paraId="32D22D41" w14:textId="77777777" w:rsidR="00880939" w:rsidRPr="00B10787" w:rsidRDefault="00880939" w:rsidP="00A061E8">
      <w:pPr>
        <w:spacing w:line="360" w:lineRule="auto"/>
        <w:jc w:val="both"/>
        <w:rPr>
          <w:rFonts w:ascii="Times New Roman" w:hAnsi="Times New Roman" w:cs="Times New Roman"/>
          <w:sz w:val="24"/>
          <w:szCs w:val="24"/>
        </w:rPr>
      </w:pPr>
      <w:r>
        <w:rPr>
          <w:rFonts w:ascii="Times New Roman" w:hAnsi="Times New Roman" w:cs="Times New Roman"/>
          <w:b/>
          <w:sz w:val="24"/>
          <w:szCs w:val="24"/>
        </w:rPr>
        <w:t>Kata kunci</w:t>
      </w:r>
      <w:r w:rsidR="00B10787">
        <w:rPr>
          <w:rFonts w:ascii="Times New Roman" w:hAnsi="Times New Roman" w:cs="Times New Roman"/>
          <w:b/>
          <w:sz w:val="24"/>
          <w:szCs w:val="24"/>
        </w:rPr>
        <w:t>:</w:t>
      </w:r>
      <w:r w:rsidR="00B10787">
        <w:rPr>
          <w:rFonts w:ascii="Times New Roman" w:hAnsi="Times New Roman" w:cs="Times New Roman"/>
          <w:sz w:val="24"/>
          <w:szCs w:val="24"/>
        </w:rPr>
        <w:t xml:space="preserve"> Feminisme, Analisis Gender, Kekerasan Dalam Rumah Tangga.</w:t>
      </w:r>
    </w:p>
    <w:p w14:paraId="441EE477" w14:textId="77777777" w:rsidR="00880939" w:rsidRPr="00A061E8" w:rsidRDefault="00880939" w:rsidP="00A061E8">
      <w:pPr>
        <w:spacing w:line="360" w:lineRule="auto"/>
        <w:jc w:val="center"/>
        <w:rPr>
          <w:rFonts w:ascii="Times New Roman" w:hAnsi="Times New Roman" w:cs="Times New Roman"/>
          <w:b/>
          <w:i/>
          <w:sz w:val="24"/>
          <w:szCs w:val="24"/>
        </w:rPr>
      </w:pPr>
      <w:r w:rsidRPr="00A061E8">
        <w:rPr>
          <w:rFonts w:ascii="Times New Roman" w:hAnsi="Times New Roman" w:cs="Times New Roman"/>
          <w:b/>
          <w:i/>
          <w:sz w:val="24"/>
          <w:szCs w:val="24"/>
        </w:rPr>
        <w:t>Abstract</w:t>
      </w:r>
    </w:p>
    <w:p w14:paraId="702F7881" w14:textId="77777777" w:rsidR="009735C2" w:rsidRPr="009735C2" w:rsidRDefault="009735C2" w:rsidP="00A061E8">
      <w:pPr>
        <w:spacing w:line="360" w:lineRule="auto"/>
        <w:jc w:val="both"/>
        <w:rPr>
          <w:rFonts w:ascii="Times New Roman" w:hAnsi="Times New Roman" w:cs="Times New Roman"/>
          <w:i/>
          <w:sz w:val="24"/>
          <w:szCs w:val="24"/>
        </w:rPr>
      </w:pPr>
      <w:r w:rsidRPr="009735C2">
        <w:rPr>
          <w:rFonts w:ascii="Times New Roman" w:hAnsi="Times New Roman" w:cs="Times New Roman"/>
          <w:i/>
          <w:sz w:val="24"/>
          <w:szCs w:val="24"/>
        </w:rPr>
        <w:t>Domestic Violence is a form of unethicality from the perpetrator to the victim. The perpetrator feels himself more powerful and the victim as a weak figure. Domestic Violence Conflict occurs because of a misrepresentation of gender analysis in the feminism movement. It seems necessary to reiterate that there are no weak people and strong people in human relations. Feminists in gender analysis provide clues to think that men and women have no differences and should be equalised.</w:t>
      </w:r>
    </w:p>
    <w:p w14:paraId="682ECD72" w14:textId="77777777" w:rsidR="009735C2" w:rsidRDefault="00880939" w:rsidP="00A061E8">
      <w:pPr>
        <w:spacing w:line="360" w:lineRule="auto"/>
        <w:jc w:val="both"/>
        <w:rPr>
          <w:rFonts w:ascii="Times New Roman" w:hAnsi="Times New Roman" w:cs="Times New Roman"/>
          <w:b/>
          <w:sz w:val="24"/>
          <w:szCs w:val="24"/>
        </w:rPr>
      </w:pPr>
      <w:r>
        <w:rPr>
          <w:rFonts w:ascii="Times New Roman" w:hAnsi="Times New Roman" w:cs="Times New Roman"/>
          <w:b/>
          <w:sz w:val="24"/>
          <w:szCs w:val="24"/>
        </w:rPr>
        <w:t>Key word</w:t>
      </w:r>
      <w:r w:rsidR="009735C2">
        <w:rPr>
          <w:rFonts w:ascii="Times New Roman" w:hAnsi="Times New Roman" w:cs="Times New Roman"/>
          <w:b/>
          <w:sz w:val="24"/>
          <w:szCs w:val="24"/>
        </w:rPr>
        <w:t xml:space="preserve">: </w:t>
      </w:r>
      <w:r w:rsidR="009735C2" w:rsidRPr="009735C2">
        <w:rPr>
          <w:rFonts w:ascii="Times New Roman" w:hAnsi="Times New Roman" w:cs="Times New Roman"/>
          <w:i/>
          <w:sz w:val="24"/>
          <w:szCs w:val="24"/>
        </w:rPr>
        <w:t>Feminism, gender analysis, domestic violence</w:t>
      </w:r>
    </w:p>
    <w:p w14:paraId="668C6D7F" w14:textId="77777777" w:rsidR="00A061E8" w:rsidRDefault="00A061E8" w:rsidP="00A061E8">
      <w:pPr>
        <w:spacing w:line="360" w:lineRule="auto"/>
        <w:jc w:val="both"/>
        <w:rPr>
          <w:rFonts w:ascii="Times New Roman" w:hAnsi="Times New Roman" w:cs="Times New Roman"/>
          <w:b/>
          <w:sz w:val="24"/>
          <w:szCs w:val="24"/>
        </w:rPr>
      </w:pPr>
    </w:p>
    <w:p w14:paraId="4480C298" w14:textId="77777777" w:rsidR="00F8710A" w:rsidRDefault="00F8710A" w:rsidP="00A061E8">
      <w:pPr>
        <w:spacing w:line="360" w:lineRule="auto"/>
        <w:jc w:val="both"/>
        <w:rPr>
          <w:rFonts w:ascii="Times New Roman" w:hAnsi="Times New Roman" w:cs="Times New Roman"/>
          <w:b/>
          <w:sz w:val="24"/>
          <w:szCs w:val="24"/>
        </w:rPr>
      </w:pPr>
    </w:p>
    <w:p w14:paraId="5627CC68" w14:textId="77777777" w:rsidR="00F8710A" w:rsidRDefault="00F8710A" w:rsidP="00A061E8">
      <w:pPr>
        <w:spacing w:line="360" w:lineRule="auto"/>
        <w:jc w:val="both"/>
        <w:rPr>
          <w:rFonts w:ascii="Times New Roman" w:hAnsi="Times New Roman" w:cs="Times New Roman"/>
          <w:b/>
          <w:sz w:val="24"/>
          <w:szCs w:val="24"/>
        </w:rPr>
      </w:pPr>
    </w:p>
    <w:p w14:paraId="34518E3C" w14:textId="77777777" w:rsidR="00880939" w:rsidRDefault="00880939" w:rsidP="00031774">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DAHULUAN</w:t>
      </w:r>
    </w:p>
    <w:p w14:paraId="37CA5942" w14:textId="560358FB" w:rsidR="001D5F75" w:rsidRDefault="00880939"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alah satu realita ketidaknyamanan yang dialami oleh kaum perempuan pasca menikah adalah Kekerasan Dalam Rumah Tangga atau yang lazim disebut KDRT. </w:t>
      </w:r>
      <w:r w:rsidR="00547EAF">
        <w:rPr>
          <w:rFonts w:ascii="Times New Roman" w:hAnsi="Times New Roman" w:cs="Times New Roman"/>
          <w:sz w:val="24"/>
          <w:szCs w:val="24"/>
        </w:rPr>
        <w:t>M</w:t>
      </w:r>
      <w:r>
        <w:rPr>
          <w:rFonts w:ascii="Times New Roman" w:hAnsi="Times New Roman" w:cs="Times New Roman"/>
          <w:sz w:val="24"/>
          <w:szCs w:val="24"/>
        </w:rPr>
        <w:t xml:space="preserve">enurut ketentuan dalam PKDRT (Penghapusan Kekerasan Dalam Rumah Tangga) No 23 Tahun 2004 Pasal 1 menyatakan bahwa </w:t>
      </w:r>
      <w:r w:rsidR="001D5F75" w:rsidRPr="001D5F75">
        <w:rPr>
          <w:rFonts w:ascii="Times New Roman" w:hAnsi="Times New Roman" w:cs="Times New Roman"/>
          <w:sz w:val="24"/>
          <w:szCs w:val="24"/>
        </w:rPr>
        <w:t>bahwa kekerasan dalam Rumah Tangga adalah setiap perbuatan terhadap seseorang terutama perempuan</w:t>
      </w:r>
      <w:r w:rsidR="00547EAF">
        <w:rPr>
          <w:rFonts w:ascii="Times New Roman" w:hAnsi="Times New Roman" w:cs="Times New Roman"/>
          <w:sz w:val="24"/>
          <w:szCs w:val="24"/>
        </w:rPr>
        <w:t xml:space="preserve"> y</w:t>
      </w:r>
      <w:r w:rsidR="001D5F75" w:rsidRPr="001D5F75">
        <w:rPr>
          <w:rFonts w:ascii="Times New Roman" w:hAnsi="Times New Roman" w:cs="Times New Roman"/>
          <w:sz w:val="24"/>
          <w:szCs w:val="24"/>
        </w:rPr>
        <w:t>ang berakibat timbulnya kesengsaraan atau penderitaan secara fisik, seksual, psikologis, dan/atau penelantaran rumah tangga termaksud ancaman untuk melakukan perbuatan, pemaksaan, atau perampasan kemerdekaam secara melawan hukum dalam lingkup rumah tangga</w:t>
      </w:r>
      <w:r w:rsidR="001D5F75">
        <w:rPr>
          <w:rFonts w:ascii="Times New Roman" w:hAnsi="Times New Roman" w:cs="Times New Roman"/>
          <w:sz w:val="24"/>
          <w:szCs w:val="24"/>
        </w:rPr>
        <w:t>.</w:t>
      </w:r>
      <w:r w:rsidR="001D5F75">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Shanti Rachmandsyah","given":"S.H","non-dropping-particle":"","parse-names":false,"suffix":""}],"container-title":"Hukum online.com","id":"ITEM-1","issued":{"date-parts":[["2010"]]},"page":"1","title":"Kekerasan Dalam Rumah Tangga","type":"webpage"},"uris":["http://www.mendeley.com/documents/?uuid=3bac0760-a67a-41a6-9e6a-6a62ce2ae404"]}],"mendeley":{"formattedCitation":"(Shanti Rachmandsyah, 2010)","plainTextFormattedCitation":"(Shanti Rachmandsyah, 2010)","previouslyFormattedCitation":"(Shanti Rachmandsyah, 2010)"},"properties":{"noteIndex":0},"schema":"https://github.com/citation-style-language/schema/raw/master/csl-citation.json"}</w:instrText>
      </w:r>
      <w:r w:rsidR="001D5F75">
        <w:rPr>
          <w:rFonts w:ascii="Times New Roman" w:hAnsi="Times New Roman" w:cs="Times New Roman"/>
          <w:sz w:val="24"/>
          <w:szCs w:val="24"/>
        </w:rPr>
        <w:fldChar w:fldCharType="separate"/>
      </w:r>
      <w:r w:rsidR="001D5F75" w:rsidRPr="001D5F75">
        <w:rPr>
          <w:rFonts w:ascii="Times New Roman" w:hAnsi="Times New Roman" w:cs="Times New Roman"/>
          <w:noProof/>
          <w:sz w:val="24"/>
          <w:szCs w:val="24"/>
        </w:rPr>
        <w:t>(Shanti Rachmandsyah, 2010)</w:t>
      </w:r>
      <w:r w:rsidR="001D5F75">
        <w:rPr>
          <w:rFonts w:ascii="Times New Roman" w:hAnsi="Times New Roman" w:cs="Times New Roman"/>
          <w:sz w:val="24"/>
          <w:szCs w:val="24"/>
        </w:rPr>
        <w:fldChar w:fldCharType="end"/>
      </w:r>
      <w:r w:rsidR="001D5F75">
        <w:rPr>
          <w:rFonts w:ascii="Times New Roman" w:hAnsi="Times New Roman" w:cs="Times New Roman"/>
          <w:sz w:val="24"/>
          <w:szCs w:val="24"/>
        </w:rPr>
        <w:t>.</w:t>
      </w:r>
      <w:r w:rsidR="001D5F75" w:rsidRPr="001D5F75">
        <w:rPr>
          <w:rFonts w:ascii="Times New Roman" w:hAnsi="Times New Roman" w:cs="Times New Roman"/>
          <w:sz w:val="24"/>
          <w:szCs w:val="24"/>
        </w:rPr>
        <w:t xml:space="preserve"> peristiwa kekerasan dalam rumah tangga tentunya tindakan yang tidak etis dari pelaku kepada korban, tindakan ini sangat bertentangan dengan sikap kemanusiaan yang seharusnya. </w:t>
      </w:r>
    </w:p>
    <w:p w14:paraId="6769D5FD" w14:textId="4048F250" w:rsidR="00547EAF" w:rsidRDefault="001D5F75" w:rsidP="00A061E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1D5F75">
        <w:rPr>
          <w:rFonts w:ascii="Times New Roman" w:hAnsi="Times New Roman" w:cs="Times New Roman"/>
          <w:sz w:val="24"/>
          <w:szCs w:val="24"/>
        </w:rPr>
        <w:t xml:space="preserve">ernikahan yang diputuskan </w:t>
      </w:r>
      <w:r w:rsidR="00547EAF">
        <w:rPr>
          <w:rFonts w:ascii="Times New Roman" w:hAnsi="Times New Roman" w:cs="Times New Roman"/>
          <w:sz w:val="24"/>
          <w:szCs w:val="24"/>
        </w:rPr>
        <w:t>atas dasar</w:t>
      </w:r>
      <w:r w:rsidRPr="001D5F75">
        <w:rPr>
          <w:rFonts w:ascii="Times New Roman" w:hAnsi="Times New Roman" w:cs="Times New Roman"/>
          <w:sz w:val="24"/>
          <w:szCs w:val="24"/>
        </w:rPr>
        <w:t xml:space="preserve"> kesepakatan bersama tidak menjamin keamanan diantara masing-masing pihak. </w:t>
      </w:r>
      <w:r w:rsidR="00547EAF">
        <w:rPr>
          <w:rFonts w:ascii="Times New Roman" w:hAnsi="Times New Roman" w:cs="Times New Roman"/>
          <w:sz w:val="24"/>
          <w:szCs w:val="24"/>
        </w:rPr>
        <w:t>P</w:t>
      </w:r>
      <w:r w:rsidRPr="001D5F75">
        <w:rPr>
          <w:rFonts w:ascii="Times New Roman" w:hAnsi="Times New Roman" w:cs="Times New Roman"/>
          <w:sz w:val="24"/>
          <w:szCs w:val="24"/>
        </w:rPr>
        <w:t>asalnya terbukti bahwa dalam pernikahan masih terjadi penyelewengan terhadap pasangan. ada beberapa faktor yang mengakibatkan Kekerasan Dalam Rumah Tangga terjadi yaitu, faktor individu (seperti korban penelantaran anak, penyimpangan psikologis, penyalahgunaan alkohol, dan riwayat kekerasan dimasa lalu), faktor keluarga (seperti pola pengasuhan yang buruk, konflik dalam pernikahan, kekerasan oleh pasangan, rendahnya status sosial ekonomi, keterlibatan orang lain dalam masalah kekerasan), faktor Komunitas (seperti kemiskinan, a</w:t>
      </w:r>
      <w:r w:rsidR="00547EAF">
        <w:rPr>
          <w:rFonts w:ascii="Times New Roman" w:hAnsi="Times New Roman" w:cs="Times New Roman"/>
          <w:sz w:val="24"/>
          <w:szCs w:val="24"/>
        </w:rPr>
        <w:t>n</w:t>
      </w:r>
      <w:r w:rsidRPr="001D5F75">
        <w:rPr>
          <w:rFonts w:ascii="Times New Roman" w:hAnsi="Times New Roman" w:cs="Times New Roman"/>
          <w:sz w:val="24"/>
          <w:szCs w:val="24"/>
        </w:rPr>
        <w:t>gka kriminalitas tinggi, mobilitas penduduk tinggi, banyaknya pengangguran, perdagangan obat terlarang, lemahnya kebijakan institusi, kurangnya sarana pelayanan korban, faktor situasional), dan faktor lingkungan sosial (seperti perubahan lingkungan sosial yang cepat, kesenjangan ekonomi, kesenjangan gender, kemiskinan, lemahnya jejaring ekonomi, lemahnya penegakan hukum, budaya yang mendukung kekerasan, tingginya penggunaan senjata api ilegal, masa konflik atau pasca konflik</w:t>
      </w:r>
      <w:r w:rsidR="00547EAF">
        <w:rPr>
          <w:rFonts w:ascii="Times New Roman" w:hAnsi="Times New Roman" w:cs="Times New Roman"/>
          <w:sz w:val="24"/>
          <w:szCs w:val="24"/>
        </w:rPr>
        <w:t xml:space="preserve"> </w:t>
      </w:r>
      <w:r w:rsidR="00BB3773">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DOI":"10.24893/jkma.v9i2.191","ISSN":"1978-3833","abstract":"Kekerasan dalam rumah tangga (KDRT) merupakan kekerasan yang paling banyak dialami oleh perempuan di Indonesia. KDRT di Kota Padang terus meningkat yaitu sebanyak 98 kasus tahun 2011, 102 kasus di 2012, dan 135 kasus pada 2013. Tujuan penelitian ini untuk mengetahui hubungan riwayat kekerasan masa lalu dan pola asuh suami sewaktu kecil dengan kejadian KDRT terhadap istri. Penelitian ini menggunakan pendekatan cross  sectional.  Populasi adalah  semua suami  yang berada di  Kecamatan Padang Selatan dengan jumlah sampel 400 orang. Pengumpulan data dengan cara penyebaran angket. Hasil penelitian didapatkan kejadian KDRT sebebsar 61%, responden yang pernah mengalami riwayat kekerasan di masa lalu (59,8%), memiliki pola asuh yang buruk (55,3%). Terdapat hubungan antara riwayat kekerasan di masa lalu (p=0,025), pola asuh sewaktu kecil (p=0,016), dengan kejadian KDRT. Diharapkan kepada Komnas Perempuan dan Camat Padang Selatan beserta jajarannya bekerja sama dengan jajaran Polsek wilayah Padang Selatan untuk memberikan sosialisasi dan informasi tentang perlindungan hukum.","author":[{"dropping-particle":"","family":"Ramadani","given":"Mery","non-dropping-particle":"","parse-names":false,"suffix":""},{"dropping-particle":"","family":"Yuliani","given":"Fitri","non-dropping-particle":"","parse-names":false,"suffix":""}],"container-title":"Jurnal Kesehatan Masyarakat Andalas","id":"ITEM-1","issue":"2","issued":{"date-parts":[["2017"]]},"title":"KEKERASAN DALAM RUMAH TANGGA (KDRT) SEBAGAI SALAH SATU ISU KESEHATAN MASYARAKAT SECARA GLOBAL","type":"article-journal","volume":"9"},"uris":["http://www.mendeley.com/documents/?uuid=b76764c8-c23f-42cc-bd5b-87722fd44302"]}],"mendeley":{"formattedCitation":"(Ramadani &amp; Yuliani, 2017)","plainTextFormattedCitation":"(Ramadani &amp; Yuliani, 2017)","previouslyFormattedCitation":"(Ramadani &amp; Yuliani, 2017)"},"properties":{"noteIndex":0},"schema":"https://github.com/citation-style-language/schema/raw/master/csl-citation.json"}</w:instrText>
      </w:r>
      <w:r w:rsidR="00BB3773">
        <w:rPr>
          <w:rFonts w:ascii="Times New Roman" w:hAnsi="Times New Roman" w:cs="Times New Roman"/>
          <w:sz w:val="24"/>
          <w:szCs w:val="24"/>
        </w:rPr>
        <w:fldChar w:fldCharType="separate"/>
      </w:r>
      <w:r w:rsidR="00BB3773" w:rsidRPr="00BB3773">
        <w:rPr>
          <w:rFonts w:ascii="Times New Roman" w:hAnsi="Times New Roman" w:cs="Times New Roman"/>
          <w:noProof/>
          <w:sz w:val="24"/>
          <w:szCs w:val="24"/>
        </w:rPr>
        <w:t>(Ramadani &amp; Yuliani, 2017)</w:t>
      </w:r>
      <w:r w:rsidR="00BB3773">
        <w:rPr>
          <w:rFonts w:ascii="Times New Roman" w:hAnsi="Times New Roman" w:cs="Times New Roman"/>
          <w:sz w:val="24"/>
          <w:szCs w:val="24"/>
        </w:rPr>
        <w:fldChar w:fldCharType="end"/>
      </w:r>
      <w:r w:rsidR="00BB3773">
        <w:rPr>
          <w:rFonts w:ascii="Times New Roman" w:hAnsi="Times New Roman" w:cs="Times New Roman"/>
          <w:sz w:val="24"/>
          <w:szCs w:val="24"/>
        </w:rPr>
        <w:t>.</w:t>
      </w:r>
      <w:r w:rsidR="00BB3773" w:rsidRPr="00BB3773">
        <w:rPr>
          <w:rFonts w:ascii="Times New Roman" w:hAnsi="Times New Roman" w:cs="Times New Roman"/>
          <w:sz w:val="24"/>
          <w:szCs w:val="24"/>
        </w:rPr>
        <w:t xml:space="preserve"> dengan demikian dapat dipahami bahwa Kekerasan Dalam Rumah Tangga dipicu dari masalalu yang terus terbawa hingga dijenjang pernikahan sebab foktor ekonomi dan tingkatan kemiskinan tidak begitu meyakinkan untuk tidakan kekerasan tidak berlaku karena banyak rumahtangga yang dililit harta sekalipun masih saja melakukan kekerasan.</w:t>
      </w:r>
    </w:p>
    <w:p w14:paraId="25F5BA1A" w14:textId="5EF13ACE" w:rsidR="00547EAF" w:rsidRDefault="00BB3773" w:rsidP="00A061E8">
      <w:pPr>
        <w:spacing w:line="360" w:lineRule="auto"/>
        <w:ind w:firstLine="720"/>
        <w:jc w:val="both"/>
        <w:rPr>
          <w:rFonts w:ascii="Times New Roman" w:hAnsi="Times New Roman" w:cs="Times New Roman"/>
          <w:sz w:val="24"/>
          <w:szCs w:val="24"/>
        </w:rPr>
      </w:pPr>
      <w:r w:rsidRPr="00BB3773">
        <w:rPr>
          <w:rFonts w:ascii="Times New Roman" w:hAnsi="Times New Roman" w:cs="Times New Roman"/>
          <w:sz w:val="24"/>
          <w:szCs w:val="24"/>
        </w:rPr>
        <w:lastRenderedPageBreak/>
        <w:t xml:space="preserve"> </w:t>
      </w:r>
      <w:r w:rsidR="00547EAF">
        <w:rPr>
          <w:rFonts w:ascii="Times New Roman" w:hAnsi="Times New Roman" w:cs="Times New Roman"/>
          <w:sz w:val="24"/>
          <w:szCs w:val="24"/>
        </w:rPr>
        <w:t>P</w:t>
      </w:r>
      <w:r w:rsidRPr="00BB3773">
        <w:rPr>
          <w:rFonts w:ascii="Times New Roman" w:hAnsi="Times New Roman" w:cs="Times New Roman"/>
          <w:sz w:val="24"/>
          <w:szCs w:val="24"/>
        </w:rPr>
        <w:t xml:space="preserve">ada dasarnya sebelum menginjak jenjang pernikahan, diawali dengan masa pacaran atau masa-masa pengenalan kepada pasangan. dalam fase ini baik buruknya pasangan menjadi suatu penilaian penting sebelum memutuskan untuk menikah. </w:t>
      </w:r>
      <w:r w:rsidR="00547EAF">
        <w:rPr>
          <w:rFonts w:ascii="Times New Roman" w:hAnsi="Times New Roman" w:cs="Times New Roman"/>
          <w:sz w:val="24"/>
          <w:szCs w:val="24"/>
        </w:rPr>
        <w:t>P</w:t>
      </w:r>
      <w:r w:rsidRPr="00BB3773">
        <w:rPr>
          <w:rFonts w:ascii="Times New Roman" w:hAnsi="Times New Roman" w:cs="Times New Roman"/>
          <w:sz w:val="24"/>
          <w:szCs w:val="24"/>
        </w:rPr>
        <w:t>ada masa pacaran, masing-masing pasangan akan berupaya untuk memberikan yang terbaik</w:t>
      </w:r>
      <w:r w:rsidR="00547EAF">
        <w:rPr>
          <w:rFonts w:ascii="Times New Roman" w:hAnsi="Times New Roman" w:cs="Times New Roman"/>
          <w:sz w:val="24"/>
          <w:szCs w:val="24"/>
        </w:rPr>
        <w:t xml:space="preserve"> baik dari sikap, tutur dan lainnya</w:t>
      </w:r>
      <w:r w:rsidRPr="00BB3773">
        <w:rPr>
          <w:rFonts w:ascii="Times New Roman" w:hAnsi="Times New Roman" w:cs="Times New Roman"/>
          <w:sz w:val="24"/>
          <w:szCs w:val="24"/>
        </w:rPr>
        <w:t xml:space="preserve"> Agar hubungan dapat bertahan hingga kejenjang yang lebih serus. </w:t>
      </w:r>
      <w:r w:rsidR="00547EAF">
        <w:rPr>
          <w:rFonts w:ascii="Times New Roman" w:hAnsi="Times New Roman" w:cs="Times New Roman"/>
          <w:sz w:val="24"/>
          <w:szCs w:val="24"/>
        </w:rPr>
        <w:t>S</w:t>
      </w:r>
      <w:r w:rsidRPr="00BB3773">
        <w:rPr>
          <w:rFonts w:ascii="Times New Roman" w:hAnsi="Times New Roman" w:cs="Times New Roman"/>
          <w:sz w:val="24"/>
          <w:szCs w:val="24"/>
        </w:rPr>
        <w:t>etiap pernikahahan tentunya m</w:t>
      </w:r>
      <w:r w:rsidR="00547EAF">
        <w:rPr>
          <w:rFonts w:ascii="Times New Roman" w:hAnsi="Times New Roman" w:cs="Times New Roman"/>
          <w:sz w:val="24"/>
          <w:szCs w:val="24"/>
        </w:rPr>
        <w:t>elewati</w:t>
      </w:r>
      <w:r w:rsidRPr="00BB3773">
        <w:rPr>
          <w:rFonts w:ascii="Times New Roman" w:hAnsi="Times New Roman" w:cs="Times New Roman"/>
          <w:sz w:val="24"/>
          <w:szCs w:val="24"/>
        </w:rPr>
        <w:t xml:space="preserve"> masa </w:t>
      </w:r>
      <w:r w:rsidR="00547EAF">
        <w:rPr>
          <w:rFonts w:ascii="Times New Roman" w:hAnsi="Times New Roman" w:cs="Times New Roman"/>
          <w:sz w:val="24"/>
          <w:szCs w:val="24"/>
        </w:rPr>
        <w:t>pacaran sebagai tahap penegenalan</w:t>
      </w:r>
      <w:r w:rsidRPr="00BB3773">
        <w:rPr>
          <w:rFonts w:ascii="Times New Roman" w:hAnsi="Times New Roman" w:cs="Times New Roman"/>
          <w:sz w:val="24"/>
          <w:szCs w:val="24"/>
        </w:rPr>
        <w:t xml:space="preserve"> hal ini untuk menghindari tindakan-tindakan buruk yang bisa saja terjadi setelah menikah, namun fase pacaran sebelumnya tidak begitu menjamin tindakan Kekerasan </w:t>
      </w:r>
      <w:r w:rsidR="00547EAF">
        <w:rPr>
          <w:rFonts w:ascii="Times New Roman" w:hAnsi="Times New Roman" w:cs="Times New Roman"/>
          <w:sz w:val="24"/>
          <w:szCs w:val="24"/>
        </w:rPr>
        <w:t>pasca menikah d</w:t>
      </w:r>
      <w:r w:rsidRPr="00BB3773">
        <w:rPr>
          <w:rFonts w:ascii="Times New Roman" w:hAnsi="Times New Roman" w:cs="Times New Roman"/>
          <w:sz w:val="24"/>
          <w:szCs w:val="24"/>
        </w:rPr>
        <w:t>alam Rumah Tangga tidak terjadi</w:t>
      </w:r>
      <w:r w:rsidR="00547EAF">
        <w:rPr>
          <w:rFonts w:ascii="Times New Roman" w:hAnsi="Times New Roman" w:cs="Times New Roman"/>
          <w:sz w:val="24"/>
          <w:szCs w:val="24"/>
        </w:rPr>
        <w:t>. Atau dapat dipahami bahwa ke</w:t>
      </w:r>
      <w:r w:rsidRPr="00BB3773">
        <w:rPr>
          <w:rFonts w:ascii="Times New Roman" w:hAnsi="Times New Roman" w:cs="Times New Roman"/>
          <w:sz w:val="24"/>
          <w:szCs w:val="24"/>
        </w:rPr>
        <w:t>romantis</w:t>
      </w:r>
      <w:r w:rsidR="00547EAF">
        <w:rPr>
          <w:rFonts w:ascii="Times New Roman" w:hAnsi="Times New Roman" w:cs="Times New Roman"/>
          <w:sz w:val="24"/>
          <w:szCs w:val="24"/>
        </w:rPr>
        <w:t>an</w:t>
      </w:r>
      <w:r w:rsidRPr="00BB3773">
        <w:rPr>
          <w:rFonts w:ascii="Times New Roman" w:hAnsi="Times New Roman" w:cs="Times New Roman"/>
          <w:sz w:val="24"/>
          <w:szCs w:val="24"/>
        </w:rPr>
        <w:t>, bahagia</w:t>
      </w:r>
      <w:r w:rsidR="00547EAF">
        <w:rPr>
          <w:rFonts w:ascii="Times New Roman" w:hAnsi="Times New Roman" w:cs="Times New Roman"/>
          <w:sz w:val="24"/>
          <w:szCs w:val="24"/>
        </w:rPr>
        <w:t>an</w:t>
      </w:r>
      <w:r w:rsidRPr="00BB3773">
        <w:rPr>
          <w:rFonts w:ascii="Times New Roman" w:hAnsi="Times New Roman" w:cs="Times New Roman"/>
          <w:sz w:val="24"/>
          <w:szCs w:val="24"/>
        </w:rPr>
        <w:t xml:space="preserve">, banyakanya pengalaman </w:t>
      </w:r>
      <w:r w:rsidR="00547EAF">
        <w:rPr>
          <w:rFonts w:ascii="Times New Roman" w:hAnsi="Times New Roman" w:cs="Times New Roman"/>
          <w:sz w:val="24"/>
          <w:szCs w:val="24"/>
        </w:rPr>
        <w:t>Bersama sebagai bentuk pendewasaan hubungan</w:t>
      </w:r>
      <w:r w:rsidRPr="00BB3773">
        <w:rPr>
          <w:rFonts w:ascii="Times New Roman" w:hAnsi="Times New Roman" w:cs="Times New Roman"/>
          <w:sz w:val="24"/>
          <w:szCs w:val="24"/>
        </w:rPr>
        <w:t xml:space="preserve"> </w:t>
      </w:r>
      <w:r w:rsidR="00547EAF">
        <w:rPr>
          <w:rFonts w:ascii="Times New Roman" w:hAnsi="Times New Roman" w:cs="Times New Roman"/>
          <w:sz w:val="24"/>
          <w:szCs w:val="24"/>
        </w:rPr>
        <w:t xml:space="preserve">sebelum menikah </w:t>
      </w:r>
      <w:r w:rsidRPr="00BB3773">
        <w:rPr>
          <w:rFonts w:ascii="Times New Roman" w:hAnsi="Times New Roman" w:cs="Times New Roman"/>
          <w:sz w:val="24"/>
          <w:szCs w:val="24"/>
        </w:rPr>
        <w:t xml:space="preserve">tidak menjamin </w:t>
      </w:r>
      <w:r w:rsidR="00547EAF">
        <w:rPr>
          <w:rFonts w:ascii="Times New Roman" w:hAnsi="Times New Roman" w:cs="Times New Roman"/>
          <w:sz w:val="24"/>
          <w:szCs w:val="24"/>
        </w:rPr>
        <w:t xml:space="preserve">tindakan </w:t>
      </w:r>
      <w:r w:rsidRPr="00BB3773">
        <w:rPr>
          <w:rFonts w:ascii="Times New Roman" w:hAnsi="Times New Roman" w:cs="Times New Roman"/>
          <w:sz w:val="24"/>
          <w:szCs w:val="24"/>
        </w:rPr>
        <w:t>KDRT</w:t>
      </w:r>
      <w:r w:rsidR="00547EAF">
        <w:rPr>
          <w:rFonts w:ascii="Times New Roman" w:hAnsi="Times New Roman" w:cs="Times New Roman"/>
          <w:sz w:val="24"/>
          <w:szCs w:val="24"/>
        </w:rPr>
        <w:t xml:space="preserve"> tidak dilakukan</w:t>
      </w:r>
      <w:r w:rsidRPr="00BB3773">
        <w:rPr>
          <w:rFonts w:ascii="Times New Roman" w:hAnsi="Times New Roman" w:cs="Times New Roman"/>
          <w:sz w:val="24"/>
          <w:szCs w:val="24"/>
        </w:rPr>
        <w:t xml:space="preserve"> </w:t>
      </w:r>
      <w:r w:rsidR="00547EAF">
        <w:rPr>
          <w:rFonts w:ascii="Times New Roman" w:hAnsi="Times New Roman" w:cs="Times New Roman"/>
          <w:sz w:val="24"/>
          <w:szCs w:val="24"/>
        </w:rPr>
        <w:t xml:space="preserve">sebab </w:t>
      </w:r>
      <w:r w:rsidRPr="00BB3773">
        <w:rPr>
          <w:rFonts w:ascii="Times New Roman" w:hAnsi="Times New Roman" w:cs="Times New Roman"/>
          <w:sz w:val="24"/>
          <w:szCs w:val="24"/>
        </w:rPr>
        <w:t xml:space="preserve">faktanya banyak Rumah Tangga yang melakukan KDRT kepada pasangan, selain itu lamanya pernikahan atau adanya anak dalam   Rumah Tangga tidak menjamin kelurga tersebut tetap harmonis. </w:t>
      </w:r>
    </w:p>
    <w:p w14:paraId="68CEFB10" w14:textId="0C1C2545" w:rsidR="00BB3773" w:rsidRDefault="00EA70CB" w:rsidP="00A061E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nya berita yang sempat mengguyur </w:t>
      </w:r>
      <w:r w:rsidR="00BB3773" w:rsidRPr="00BB3773">
        <w:rPr>
          <w:rFonts w:ascii="Times New Roman" w:hAnsi="Times New Roman" w:cs="Times New Roman"/>
          <w:sz w:val="24"/>
          <w:szCs w:val="24"/>
        </w:rPr>
        <w:t xml:space="preserve">publik </w:t>
      </w:r>
      <w:r>
        <w:rPr>
          <w:rFonts w:ascii="Times New Roman" w:hAnsi="Times New Roman" w:cs="Times New Roman"/>
          <w:sz w:val="24"/>
          <w:szCs w:val="24"/>
        </w:rPr>
        <w:t>yaitu</w:t>
      </w:r>
      <w:r w:rsidR="00BB3773" w:rsidRPr="00BB3773">
        <w:rPr>
          <w:rFonts w:ascii="Times New Roman" w:hAnsi="Times New Roman" w:cs="Times New Roman"/>
          <w:sz w:val="24"/>
          <w:szCs w:val="24"/>
        </w:rPr>
        <w:t xml:space="preserve"> kekerasan yang dilakukan Risky Bilar kepada Lesti Kejora. </w:t>
      </w:r>
      <w:r>
        <w:rPr>
          <w:rFonts w:ascii="Times New Roman" w:hAnsi="Times New Roman" w:cs="Times New Roman"/>
          <w:sz w:val="24"/>
          <w:szCs w:val="24"/>
        </w:rPr>
        <w:t>B</w:t>
      </w:r>
      <w:r w:rsidR="00BB3773" w:rsidRPr="00BB3773">
        <w:rPr>
          <w:rFonts w:ascii="Times New Roman" w:hAnsi="Times New Roman" w:cs="Times New Roman"/>
          <w:sz w:val="24"/>
          <w:szCs w:val="24"/>
        </w:rPr>
        <w:t>erdasarkan moment kebersamaan yang ditampilkan media ked</w:t>
      </w:r>
      <w:r w:rsidR="00547EAF">
        <w:rPr>
          <w:rFonts w:ascii="Times New Roman" w:hAnsi="Times New Roman" w:cs="Times New Roman"/>
          <w:sz w:val="24"/>
          <w:szCs w:val="24"/>
        </w:rPr>
        <w:t>u</w:t>
      </w:r>
      <w:r w:rsidR="00BB3773" w:rsidRPr="00BB3773">
        <w:rPr>
          <w:rFonts w:ascii="Times New Roman" w:hAnsi="Times New Roman" w:cs="Times New Roman"/>
          <w:sz w:val="24"/>
          <w:szCs w:val="24"/>
        </w:rPr>
        <w:t xml:space="preserve">a pasangan ini merupakan salah satu pasangan romantis yang sangat dikenal </w:t>
      </w:r>
      <w:r>
        <w:rPr>
          <w:rFonts w:ascii="Times New Roman" w:hAnsi="Times New Roman" w:cs="Times New Roman"/>
          <w:sz w:val="24"/>
          <w:szCs w:val="24"/>
        </w:rPr>
        <w:t>banyak orang. B</w:t>
      </w:r>
      <w:r w:rsidR="00BB3773" w:rsidRPr="00BB3773">
        <w:rPr>
          <w:rFonts w:ascii="Times New Roman" w:hAnsi="Times New Roman" w:cs="Times New Roman"/>
          <w:sz w:val="24"/>
          <w:szCs w:val="24"/>
        </w:rPr>
        <w:t xml:space="preserve">anyaknya kebersamaan yang diunggah, namun publik dibuat heran sebab adanya kekerasan yang dilakukan hal ini tentu saja menjadi pertanyaan krtis bagi warga net. </w:t>
      </w:r>
      <w:proofErr w:type="gramStart"/>
      <w:r w:rsidR="00BB3773" w:rsidRPr="00BB3773">
        <w:rPr>
          <w:rFonts w:ascii="Times New Roman" w:hAnsi="Times New Roman" w:cs="Times New Roman"/>
          <w:sz w:val="24"/>
          <w:szCs w:val="24"/>
        </w:rPr>
        <w:t>dari</w:t>
      </w:r>
      <w:proofErr w:type="gramEnd"/>
      <w:r w:rsidR="00BB3773" w:rsidRPr="00BB3773">
        <w:rPr>
          <w:rFonts w:ascii="Times New Roman" w:hAnsi="Times New Roman" w:cs="Times New Roman"/>
          <w:sz w:val="24"/>
          <w:szCs w:val="24"/>
        </w:rPr>
        <w:t xml:space="preserve"> adanya kasus Risky Bilar kepada sang Istri memnunjukan bahwa suatu kebersamaan, keharmonisan, keromatisan</w:t>
      </w:r>
      <w:r>
        <w:rPr>
          <w:rFonts w:ascii="Times New Roman" w:hAnsi="Times New Roman" w:cs="Times New Roman"/>
          <w:sz w:val="24"/>
          <w:szCs w:val="24"/>
        </w:rPr>
        <w:t>, dan kebahagiaan</w:t>
      </w:r>
      <w:r w:rsidR="00BB3773" w:rsidRPr="00BB3773">
        <w:rPr>
          <w:rFonts w:ascii="Times New Roman" w:hAnsi="Times New Roman" w:cs="Times New Roman"/>
          <w:sz w:val="24"/>
          <w:szCs w:val="24"/>
        </w:rPr>
        <w:t xml:space="preserve"> yang ditunjukan tidak menjamin utuhnya keluarga</w:t>
      </w:r>
      <w:r>
        <w:rPr>
          <w:rFonts w:ascii="Times New Roman" w:hAnsi="Times New Roman" w:cs="Times New Roman"/>
          <w:sz w:val="24"/>
          <w:szCs w:val="24"/>
        </w:rPr>
        <w:t xml:space="preserve"> tersebut</w:t>
      </w:r>
      <w:r w:rsidR="00BB3773" w:rsidRPr="00BB3773">
        <w:rPr>
          <w:rFonts w:ascii="Times New Roman" w:hAnsi="Times New Roman" w:cs="Times New Roman"/>
          <w:sz w:val="24"/>
          <w:szCs w:val="24"/>
        </w:rPr>
        <w:t xml:space="preserve"> sebab  pasti akan ada masalah yang tidak bisa dibicarakan </w:t>
      </w:r>
      <w:r>
        <w:rPr>
          <w:rFonts w:ascii="Times New Roman" w:hAnsi="Times New Roman" w:cs="Times New Roman"/>
          <w:sz w:val="24"/>
          <w:szCs w:val="24"/>
        </w:rPr>
        <w:t xml:space="preserve">dan </w:t>
      </w:r>
      <w:r w:rsidR="00BB3773" w:rsidRPr="00BB3773">
        <w:rPr>
          <w:rFonts w:ascii="Times New Roman" w:hAnsi="Times New Roman" w:cs="Times New Roman"/>
          <w:sz w:val="24"/>
          <w:szCs w:val="24"/>
        </w:rPr>
        <w:t>diselesaikan dengan baik sehingga memunculkan konflik yang terbawa pada tindakan kekerasan.</w:t>
      </w:r>
    </w:p>
    <w:p w14:paraId="130C80A2" w14:textId="77777777" w:rsidR="00BB3773" w:rsidRPr="00BB3773" w:rsidRDefault="00BB3773" w:rsidP="00031774">
      <w:pPr>
        <w:spacing w:line="360" w:lineRule="auto"/>
        <w:jc w:val="both"/>
        <w:rPr>
          <w:rFonts w:ascii="Times New Roman" w:hAnsi="Times New Roman" w:cs="Times New Roman"/>
          <w:b/>
          <w:sz w:val="24"/>
          <w:szCs w:val="24"/>
        </w:rPr>
      </w:pPr>
      <w:r w:rsidRPr="00BB3773">
        <w:rPr>
          <w:rFonts w:ascii="Times New Roman" w:hAnsi="Times New Roman" w:cs="Times New Roman"/>
          <w:b/>
          <w:sz w:val="24"/>
          <w:szCs w:val="24"/>
        </w:rPr>
        <w:t>METODE PENELITIAN</w:t>
      </w:r>
    </w:p>
    <w:p w14:paraId="61AF9167" w14:textId="0A942D43" w:rsidR="00BB3773" w:rsidRPr="00BB3773" w:rsidRDefault="00BB3773" w:rsidP="00A061E8">
      <w:pPr>
        <w:spacing w:line="360" w:lineRule="auto"/>
        <w:jc w:val="both"/>
        <w:rPr>
          <w:rFonts w:ascii="Times New Roman" w:hAnsi="Times New Roman" w:cs="Times New Roman"/>
          <w:sz w:val="24"/>
          <w:szCs w:val="24"/>
        </w:rPr>
      </w:pPr>
      <w:r w:rsidRPr="00BB3773">
        <w:rPr>
          <w:rFonts w:ascii="Times New Roman" w:hAnsi="Times New Roman" w:cs="Times New Roman"/>
          <w:b/>
          <w:sz w:val="24"/>
          <w:szCs w:val="24"/>
        </w:rPr>
        <w:tab/>
      </w:r>
      <w:r w:rsidRPr="00BB3773">
        <w:rPr>
          <w:rFonts w:ascii="Times New Roman" w:hAnsi="Times New Roman" w:cs="Times New Roman"/>
          <w:sz w:val="24"/>
          <w:szCs w:val="24"/>
        </w:rPr>
        <w:t>Metode penelitian ini menggunakan metode kulitatif yang merupakan metode studi pustaka yang berarti memberi per</w:t>
      </w:r>
      <w:r>
        <w:rPr>
          <w:rFonts w:ascii="Times New Roman" w:hAnsi="Times New Roman" w:cs="Times New Roman"/>
          <w:sz w:val="24"/>
          <w:szCs w:val="24"/>
        </w:rPr>
        <w:t>hatian pada konteks, dimana penulis menilik data-data berita</w:t>
      </w:r>
      <w:r w:rsidRPr="00BB3773">
        <w:rPr>
          <w:rFonts w:ascii="Times New Roman" w:hAnsi="Times New Roman" w:cs="Times New Roman"/>
          <w:sz w:val="24"/>
          <w:szCs w:val="24"/>
        </w:rPr>
        <w:t xml:space="preserve"> dari berbagai sumber primer maupun sekunder dan tentunya harus berkaitan dengan objek material penelitian ini, kemudian divalidasi dengan menggunakan analisis feminisme. penulis menilik tentang khasus KDRT dalam Rumah Tangga Lesti Kejora</w:t>
      </w:r>
      <w:r w:rsidR="00EA70CB">
        <w:rPr>
          <w:rFonts w:ascii="Times New Roman" w:hAnsi="Times New Roman" w:cs="Times New Roman"/>
          <w:sz w:val="24"/>
          <w:szCs w:val="24"/>
        </w:rPr>
        <w:t xml:space="preserve"> yang sempat menghobahkan dunia maya, dan menimbulkan pertanyaan kritis</w:t>
      </w:r>
      <w:r w:rsidRPr="00BB3773">
        <w:rPr>
          <w:rFonts w:ascii="Times New Roman" w:hAnsi="Times New Roman" w:cs="Times New Roman"/>
          <w:sz w:val="24"/>
          <w:szCs w:val="24"/>
        </w:rPr>
        <w:t>. Kekerasan Dalam Rumah Tangga tentunya merupakan permasalahan yang sangat sensitif dil</w:t>
      </w:r>
      <w:r>
        <w:rPr>
          <w:rFonts w:ascii="Times New Roman" w:hAnsi="Times New Roman" w:cs="Times New Roman"/>
          <w:sz w:val="24"/>
          <w:szCs w:val="24"/>
        </w:rPr>
        <w:t>ingkup sosial, pasalnya khasus</w:t>
      </w:r>
      <w:r w:rsidRPr="00BB3773">
        <w:rPr>
          <w:rFonts w:ascii="Times New Roman" w:hAnsi="Times New Roman" w:cs="Times New Roman"/>
          <w:sz w:val="24"/>
          <w:szCs w:val="24"/>
        </w:rPr>
        <w:t xml:space="preserve"> ini t</w:t>
      </w:r>
      <w:r>
        <w:rPr>
          <w:rFonts w:ascii="Times New Roman" w:hAnsi="Times New Roman" w:cs="Times New Roman"/>
          <w:sz w:val="24"/>
          <w:szCs w:val="24"/>
        </w:rPr>
        <w:t xml:space="preserve">elah </w:t>
      </w:r>
      <w:r>
        <w:rPr>
          <w:rFonts w:ascii="Times New Roman" w:hAnsi="Times New Roman" w:cs="Times New Roman"/>
          <w:sz w:val="24"/>
          <w:szCs w:val="24"/>
        </w:rPr>
        <w:lastRenderedPageBreak/>
        <w:t>ditetapkan dalam peraturan</w:t>
      </w:r>
      <w:r w:rsidRPr="00BB3773">
        <w:rPr>
          <w:rFonts w:ascii="Times New Roman" w:hAnsi="Times New Roman" w:cs="Times New Roman"/>
          <w:sz w:val="24"/>
          <w:szCs w:val="24"/>
        </w:rPr>
        <w:t xml:space="preserve"> perundang-undangan namun banyak masyarakat indonesia yang melanggar. </w:t>
      </w:r>
    </w:p>
    <w:p w14:paraId="276A125B" w14:textId="5F0D0033" w:rsidR="007049AF" w:rsidRDefault="00BB3773" w:rsidP="00A061E8">
      <w:pPr>
        <w:spacing w:line="360" w:lineRule="auto"/>
        <w:jc w:val="both"/>
        <w:rPr>
          <w:rFonts w:ascii="Times New Roman" w:hAnsi="Times New Roman" w:cs="Times New Roman"/>
          <w:sz w:val="24"/>
          <w:szCs w:val="24"/>
        </w:rPr>
      </w:pPr>
      <w:r w:rsidRPr="00BB3773">
        <w:rPr>
          <w:rFonts w:ascii="Times New Roman" w:hAnsi="Times New Roman" w:cs="Times New Roman"/>
          <w:sz w:val="24"/>
          <w:szCs w:val="24"/>
        </w:rPr>
        <w:tab/>
        <w:t>berdasarkan berita yang pernah mengguncang publik</w:t>
      </w:r>
      <w:r>
        <w:rPr>
          <w:rFonts w:ascii="Times New Roman" w:hAnsi="Times New Roman" w:cs="Times New Roman"/>
          <w:sz w:val="24"/>
          <w:szCs w:val="24"/>
        </w:rPr>
        <w:t>,</w:t>
      </w:r>
      <w:r w:rsidRPr="00BB3773">
        <w:rPr>
          <w:rFonts w:ascii="Times New Roman" w:hAnsi="Times New Roman" w:cs="Times New Roman"/>
          <w:sz w:val="24"/>
          <w:szCs w:val="24"/>
        </w:rPr>
        <w:t xml:space="preserve"> penulis melihat adanya tindakan penyelewengan dalam Rumah Tangga Lesti Kejora hal ini sangat </w:t>
      </w:r>
      <w:r w:rsidR="00EA70CB">
        <w:rPr>
          <w:rFonts w:ascii="Times New Roman" w:hAnsi="Times New Roman" w:cs="Times New Roman"/>
          <w:sz w:val="24"/>
          <w:szCs w:val="24"/>
        </w:rPr>
        <w:t>kontras</w:t>
      </w:r>
      <w:r w:rsidRPr="00BB3773">
        <w:rPr>
          <w:rFonts w:ascii="Times New Roman" w:hAnsi="Times New Roman" w:cs="Times New Roman"/>
          <w:sz w:val="24"/>
          <w:szCs w:val="24"/>
        </w:rPr>
        <w:t xml:space="preserve"> dengan momen keb</w:t>
      </w:r>
      <w:r>
        <w:rPr>
          <w:rFonts w:ascii="Times New Roman" w:hAnsi="Times New Roman" w:cs="Times New Roman"/>
          <w:sz w:val="24"/>
          <w:szCs w:val="24"/>
        </w:rPr>
        <w:t>ersamaan yang sering dipertonto</w:t>
      </w:r>
      <w:r w:rsidRPr="00BB3773">
        <w:rPr>
          <w:rFonts w:ascii="Times New Roman" w:hAnsi="Times New Roman" w:cs="Times New Roman"/>
          <w:sz w:val="24"/>
          <w:szCs w:val="24"/>
        </w:rPr>
        <w:t>nkan</w:t>
      </w:r>
      <w:r>
        <w:rPr>
          <w:rFonts w:ascii="Times New Roman" w:hAnsi="Times New Roman" w:cs="Times New Roman"/>
          <w:sz w:val="24"/>
          <w:szCs w:val="24"/>
        </w:rPr>
        <w:t xml:space="preserve"> ke publik</w:t>
      </w:r>
      <w:r w:rsidRPr="00BB3773">
        <w:rPr>
          <w:rFonts w:ascii="Times New Roman" w:hAnsi="Times New Roman" w:cs="Times New Roman"/>
          <w:sz w:val="24"/>
          <w:szCs w:val="24"/>
        </w:rPr>
        <w:t xml:space="preserve">. </w:t>
      </w:r>
      <w:r w:rsidR="00EA70CB">
        <w:rPr>
          <w:rFonts w:ascii="Times New Roman" w:hAnsi="Times New Roman" w:cs="Times New Roman"/>
          <w:sz w:val="24"/>
          <w:szCs w:val="24"/>
        </w:rPr>
        <w:t>Berdasarkan</w:t>
      </w:r>
      <w:r w:rsidRPr="00BB3773">
        <w:rPr>
          <w:rFonts w:ascii="Times New Roman" w:hAnsi="Times New Roman" w:cs="Times New Roman"/>
          <w:sz w:val="24"/>
          <w:szCs w:val="24"/>
        </w:rPr>
        <w:t xml:space="preserve"> berita yang </w:t>
      </w:r>
      <w:r w:rsidR="00EA70CB">
        <w:rPr>
          <w:rFonts w:ascii="Times New Roman" w:hAnsi="Times New Roman" w:cs="Times New Roman"/>
          <w:sz w:val="24"/>
          <w:szCs w:val="24"/>
        </w:rPr>
        <w:t xml:space="preserve">beredar dan </w:t>
      </w:r>
      <w:r w:rsidRPr="00BB3773">
        <w:rPr>
          <w:rFonts w:ascii="Times New Roman" w:hAnsi="Times New Roman" w:cs="Times New Roman"/>
          <w:sz w:val="24"/>
          <w:szCs w:val="24"/>
        </w:rPr>
        <w:t>smemikat perhatian publik yaitu Lesti dicekik, dibanting,</w:t>
      </w:r>
      <w:r w:rsidR="00EA70CB">
        <w:rPr>
          <w:rFonts w:ascii="Times New Roman" w:hAnsi="Times New Roman" w:cs="Times New Roman"/>
          <w:sz w:val="24"/>
          <w:szCs w:val="24"/>
        </w:rPr>
        <w:t xml:space="preserve"> </w:t>
      </w:r>
      <w:r>
        <w:rPr>
          <w:rFonts w:ascii="Times New Roman" w:hAnsi="Times New Roman" w:cs="Times New Roman"/>
          <w:sz w:val="24"/>
          <w:szCs w:val="24"/>
        </w:rPr>
        <w:t>di seret,</w:t>
      </w:r>
      <w:r w:rsidRPr="00BB3773">
        <w:rPr>
          <w:rFonts w:ascii="Times New Roman" w:hAnsi="Times New Roman" w:cs="Times New Roman"/>
          <w:sz w:val="24"/>
          <w:szCs w:val="24"/>
        </w:rPr>
        <w:t xml:space="preserve"> dan dibentak</w:t>
      </w:r>
      <w:r w:rsidR="00EA70CB">
        <w:rPr>
          <w:rFonts w:ascii="Times New Roman" w:hAnsi="Times New Roman" w:cs="Times New Roman"/>
          <w:sz w:val="24"/>
          <w:szCs w:val="24"/>
        </w:rPr>
        <w:t>,</w:t>
      </w:r>
      <w:r w:rsidRPr="00BB3773">
        <w:rPr>
          <w:rFonts w:ascii="Times New Roman" w:hAnsi="Times New Roman" w:cs="Times New Roman"/>
          <w:sz w:val="24"/>
          <w:szCs w:val="24"/>
        </w:rPr>
        <w:t xml:space="preserve"> memperlihatkan kefatalan situasi kelu</w:t>
      </w:r>
      <w:r>
        <w:rPr>
          <w:rFonts w:ascii="Times New Roman" w:hAnsi="Times New Roman" w:cs="Times New Roman"/>
          <w:sz w:val="24"/>
          <w:szCs w:val="24"/>
        </w:rPr>
        <w:t>a</w:t>
      </w:r>
      <w:r w:rsidRPr="00BB3773">
        <w:rPr>
          <w:rFonts w:ascii="Times New Roman" w:hAnsi="Times New Roman" w:cs="Times New Roman"/>
          <w:sz w:val="24"/>
          <w:szCs w:val="24"/>
        </w:rPr>
        <w:t>rga Lesti dan Risky Bilar yang kemudian ditangani pihak kepolisian tetapi s</w:t>
      </w:r>
      <w:r>
        <w:rPr>
          <w:rFonts w:ascii="Times New Roman" w:hAnsi="Times New Roman" w:cs="Times New Roman"/>
          <w:sz w:val="24"/>
          <w:szCs w:val="24"/>
        </w:rPr>
        <w:t>eiring berjalannya waktu pihak dari Lesti dan keluarganya mencabut laporan kepolisian yang berarti adanya</w:t>
      </w:r>
      <w:r w:rsidR="00386D04">
        <w:rPr>
          <w:rFonts w:ascii="Times New Roman" w:hAnsi="Times New Roman" w:cs="Times New Roman"/>
          <w:sz w:val="24"/>
          <w:szCs w:val="24"/>
        </w:rPr>
        <w:t xml:space="preserve"> sikap toleransi dari perlakuan Risky</w:t>
      </w:r>
      <w:r w:rsidR="0000300D">
        <w:rPr>
          <w:rFonts w:ascii="Times New Roman" w:hAnsi="Times New Roman" w:cs="Times New Roman"/>
          <w:sz w:val="24"/>
          <w:szCs w:val="24"/>
        </w:rPr>
        <w:t xml:space="preserve">. Dengan demikian dapat dipahami bahwa kasus KDRT tidak lagi diseriuskan permasalahannya hal ini disebabkan karena mempertimbangkan keberadaan anak, kehormatan keluarga dan lain sebagainya. </w:t>
      </w:r>
    </w:p>
    <w:p w14:paraId="1138BDB2" w14:textId="77777777" w:rsidR="007049AF" w:rsidRDefault="007049AF" w:rsidP="00031774">
      <w:pPr>
        <w:spacing w:line="360" w:lineRule="auto"/>
        <w:jc w:val="both"/>
        <w:rPr>
          <w:rFonts w:ascii="Times New Roman" w:hAnsi="Times New Roman" w:cs="Times New Roman"/>
          <w:b/>
          <w:sz w:val="24"/>
          <w:szCs w:val="24"/>
        </w:rPr>
      </w:pPr>
      <w:r w:rsidRPr="007049AF">
        <w:rPr>
          <w:rFonts w:ascii="Times New Roman" w:hAnsi="Times New Roman" w:cs="Times New Roman"/>
          <w:b/>
          <w:sz w:val="24"/>
          <w:szCs w:val="24"/>
        </w:rPr>
        <w:t>HASIL DAN PEMBAHASAN</w:t>
      </w:r>
    </w:p>
    <w:p w14:paraId="6BB18AD6" w14:textId="77777777" w:rsidR="00B229BE" w:rsidRDefault="00884BB5" w:rsidP="00A061E8">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9236A6">
        <w:rPr>
          <w:rFonts w:ascii="Times New Roman" w:hAnsi="Times New Roman" w:cs="Times New Roman"/>
          <w:sz w:val="24"/>
          <w:szCs w:val="24"/>
        </w:rPr>
        <w:t>Terkait dengan berbagai permasalahan kek</w:t>
      </w:r>
      <w:r w:rsidR="00F76A75">
        <w:rPr>
          <w:rFonts w:ascii="Times New Roman" w:hAnsi="Times New Roman" w:cs="Times New Roman"/>
          <w:sz w:val="24"/>
          <w:szCs w:val="24"/>
        </w:rPr>
        <w:t>erasan ya</w:t>
      </w:r>
      <w:r w:rsidR="009236A6">
        <w:rPr>
          <w:rFonts w:ascii="Times New Roman" w:hAnsi="Times New Roman" w:cs="Times New Roman"/>
          <w:sz w:val="24"/>
          <w:szCs w:val="24"/>
        </w:rPr>
        <w:t>ng terjadi dalam keluarga</w:t>
      </w:r>
      <w:r w:rsidR="00B229BE">
        <w:rPr>
          <w:rFonts w:ascii="Times New Roman" w:hAnsi="Times New Roman" w:cs="Times New Roman"/>
          <w:sz w:val="24"/>
          <w:szCs w:val="24"/>
        </w:rPr>
        <w:t>,</w:t>
      </w:r>
      <w:r w:rsidR="009236A6">
        <w:rPr>
          <w:rFonts w:ascii="Times New Roman" w:hAnsi="Times New Roman" w:cs="Times New Roman"/>
          <w:sz w:val="24"/>
          <w:szCs w:val="24"/>
        </w:rPr>
        <w:t xml:space="preserve"> paling sering yang menjadi korban kekerasan adalah perempuan. Banyak perempun yang telah berkeluarga mendapat perlakuan tidak semena-mena ole</w:t>
      </w:r>
      <w:r w:rsidR="00F76A75">
        <w:rPr>
          <w:rFonts w:ascii="Times New Roman" w:hAnsi="Times New Roman" w:cs="Times New Roman"/>
          <w:sz w:val="24"/>
          <w:szCs w:val="24"/>
        </w:rPr>
        <w:t>h laki-laki sebagai suami</w:t>
      </w:r>
      <w:r w:rsidR="009236A6">
        <w:rPr>
          <w:rFonts w:ascii="Times New Roman" w:hAnsi="Times New Roman" w:cs="Times New Roman"/>
          <w:sz w:val="24"/>
          <w:szCs w:val="24"/>
        </w:rPr>
        <w:t xml:space="preserve">. </w:t>
      </w:r>
      <w:r w:rsidR="00B229BE">
        <w:rPr>
          <w:rFonts w:ascii="Times New Roman" w:hAnsi="Times New Roman" w:cs="Times New Roman"/>
          <w:sz w:val="24"/>
          <w:szCs w:val="24"/>
        </w:rPr>
        <w:t>Ada berbagai hal yang menjadi penyebabnya</w:t>
      </w:r>
      <w:r w:rsidR="009236A6">
        <w:rPr>
          <w:rFonts w:ascii="Times New Roman" w:hAnsi="Times New Roman" w:cs="Times New Roman"/>
          <w:sz w:val="24"/>
          <w:szCs w:val="24"/>
        </w:rPr>
        <w:t xml:space="preserve"> </w:t>
      </w:r>
      <w:r w:rsidR="00B229BE">
        <w:rPr>
          <w:rFonts w:ascii="Times New Roman" w:hAnsi="Times New Roman" w:cs="Times New Roman"/>
          <w:sz w:val="24"/>
          <w:szCs w:val="24"/>
        </w:rPr>
        <w:t>dan salah satunya</w:t>
      </w:r>
      <w:r w:rsidR="009236A6">
        <w:rPr>
          <w:rFonts w:ascii="Times New Roman" w:hAnsi="Times New Roman" w:cs="Times New Roman"/>
          <w:sz w:val="24"/>
          <w:szCs w:val="24"/>
        </w:rPr>
        <w:t xml:space="preserve"> perempuan seringkali dianggap memiliki kelemahan dan ketidakberdayaan untuk melawan. Berdasarkan struktur dalam keluarga</w:t>
      </w:r>
      <w:r w:rsidR="00F76A75">
        <w:rPr>
          <w:rFonts w:ascii="Times New Roman" w:hAnsi="Times New Roman" w:cs="Times New Roman"/>
          <w:sz w:val="24"/>
          <w:szCs w:val="24"/>
        </w:rPr>
        <w:t xml:space="preserve"> yang sering berlaku, </w:t>
      </w:r>
      <w:r w:rsidR="009236A6">
        <w:rPr>
          <w:rFonts w:ascii="Times New Roman" w:hAnsi="Times New Roman" w:cs="Times New Roman"/>
          <w:sz w:val="24"/>
          <w:szCs w:val="24"/>
        </w:rPr>
        <w:t>laki-laki atau suami menempati posisi pertama dalam keluarga atau disebut sebagai kep</w:t>
      </w:r>
      <w:r w:rsidR="00F76A75">
        <w:rPr>
          <w:rFonts w:ascii="Times New Roman" w:hAnsi="Times New Roman" w:cs="Times New Roman"/>
          <w:sz w:val="24"/>
          <w:szCs w:val="24"/>
        </w:rPr>
        <w:t>a</w:t>
      </w:r>
      <w:r w:rsidR="009236A6">
        <w:rPr>
          <w:rFonts w:ascii="Times New Roman" w:hAnsi="Times New Roman" w:cs="Times New Roman"/>
          <w:sz w:val="24"/>
          <w:szCs w:val="24"/>
        </w:rPr>
        <w:t>la keluarga dan istri atau perempuan se</w:t>
      </w:r>
      <w:bookmarkStart w:id="0" w:name="_GoBack"/>
      <w:bookmarkEnd w:id="0"/>
      <w:r w:rsidR="009236A6">
        <w:rPr>
          <w:rFonts w:ascii="Times New Roman" w:hAnsi="Times New Roman" w:cs="Times New Roman"/>
          <w:sz w:val="24"/>
          <w:szCs w:val="24"/>
        </w:rPr>
        <w:t xml:space="preserve">ring dipandang sebagai </w:t>
      </w:r>
      <w:r w:rsidR="00B229BE">
        <w:rPr>
          <w:rFonts w:ascii="Times New Roman" w:hAnsi="Times New Roman" w:cs="Times New Roman"/>
          <w:sz w:val="24"/>
          <w:szCs w:val="24"/>
        </w:rPr>
        <w:t xml:space="preserve">pendamping suami atau </w:t>
      </w:r>
      <w:r w:rsidR="009236A6">
        <w:rPr>
          <w:rFonts w:ascii="Times New Roman" w:hAnsi="Times New Roman" w:cs="Times New Roman"/>
          <w:sz w:val="24"/>
          <w:szCs w:val="24"/>
        </w:rPr>
        <w:t>orang kedua</w:t>
      </w:r>
      <w:r w:rsidR="00B229BE">
        <w:rPr>
          <w:rFonts w:ascii="Times New Roman" w:hAnsi="Times New Roman" w:cs="Times New Roman"/>
          <w:sz w:val="24"/>
          <w:szCs w:val="24"/>
        </w:rPr>
        <w:t xml:space="preserve"> dalam keluarga</w:t>
      </w:r>
      <w:r w:rsidR="009236A6">
        <w:rPr>
          <w:rFonts w:ascii="Times New Roman" w:hAnsi="Times New Roman" w:cs="Times New Roman"/>
          <w:sz w:val="24"/>
          <w:szCs w:val="24"/>
        </w:rPr>
        <w:t xml:space="preserve"> </w:t>
      </w:r>
      <w:r w:rsidR="00B229BE">
        <w:rPr>
          <w:rFonts w:ascii="Times New Roman" w:hAnsi="Times New Roman" w:cs="Times New Roman"/>
          <w:sz w:val="24"/>
          <w:szCs w:val="24"/>
        </w:rPr>
        <w:t xml:space="preserve">sehingga </w:t>
      </w:r>
      <w:r w:rsidR="009236A6">
        <w:rPr>
          <w:rFonts w:ascii="Times New Roman" w:hAnsi="Times New Roman" w:cs="Times New Roman"/>
          <w:sz w:val="24"/>
          <w:szCs w:val="24"/>
        </w:rPr>
        <w:t xml:space="preserve">harus patuh </w:t>
      </w:r>
      <w:r w:rsidR="002B65E9">
        <w:rPr>
          <w:rFonts w:ascii="Times New Roman" w:hAnsi="Times New Roman" w:cs="Times New Roman"/>
          <w:sz w:val="24"/>
          <w:szCs w:val="24"/>
        </w:rPr>
        <w:t>dan</w:t>
      </w:r>
      <w:r w:rsidR="009236A6">
        <w:rPr>
          <w:rFonts w:ascii="Times New Roman" w:hAnsi="Times New Roman" w:cs="Times New Roman"/>
          <w:sz w:val="24"/>
          <w:szCs w:val="24"/>
        </w:rPr>
        <w:t xml:space="preserve"> tunduk kepada suami. Dalam keluarga juga suami memiliki peran penting untuk mencari nafkah dan istri mengerjakan pekerjaan rumah, melayani suami dan anak-anak. Kebiasaan-kebiasaan ini telah menjadi tradisi yang terus menerus diterapkan hingga saat ini walaupun telah ada munculnya gerakan feminisme</w:t>
      </w:r>
      <w:r w:rsidR="003962F9">
        <w:rPr>
          <w:rFonts w:ascii="Times New Roman" w:hAnsi="Times New Roman" w:cs="Times New Roman"/>
          <w:sz w:val="24"/>
          <w:szCs w:val="24"/>
        </w:rPr>
        <w:t xml:space="preserve">. </w:t>
      </w:r>
    </w:p>
    <w:p w14:paraId="48D216ED" w14:textId="552E5300" w:rsidR="00884BB5" w:rsidRDefault="003962F9" w:rsidP="00B229B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erakan feminisme merupakan usaha-usaha untuk menghadapi patriaki antara tahun 1550-170</w:t>
      </w:r>
      <w:r w:rsidR="002B65E9">
        <w:rPr>
          <w:rFonts w:ascii="Times New Roman" w:hAnsi="Times New Roman" w:cs="Times New Roman"/>
          <w:sz w:val="24"/>
          <w:szCs w:val="24"/>
        </w:rPr>
        <w:t xml:space="preserve">0 di inggris. </w:t>
      </w:r>
      <w:r>
        <w:rPr>
          <w:rFonts w:ascii="Times New Roman" w:hAnsi="Times New Roman" w:cs="Times New Roman"/>
          <w:sz w:val="24"/>
          <w:szCs w:val="24"/>
        </w:rPr>
        <w:t>Fokus perjuangan feminisme awal adalah melawan pandangan patriakis mengenai posisi subordinat perempuan karena dianggap sebagai makhluk yang lebih lemah, lebih emosional dan tidak rasional</w:t>
      </w:r>
      <w:r w:rsidR="002B65E9">
        <w:rPr>
          <w:rFonts w:ascii="Times New Roman" w:hAnsi="Times New Roman" w:cs="Times New Roman"/>
          <w:sz w:val="24"/>
          <w:szCs w:val="24"/>
        </w:rPr>
        <w:t xml:space="preserve">. </w:t>
      </w:r>
      <w:r>
        <w:rPr>
          <w:rFonts w:ascii="Times New Roman" w:hAnsi="Times New Roman" w:cs="Times New Roman"/>
          <w:sz w:val="24"/>
          <w:szCs w:val="24"/>
        </w:rPr>
        <w:t xml:space="preserve">Pemikiran ini dimungkinkan karena berkembangnya pencerahan di inggris yang mempengaruhi pemikiran mengenai </w:t>
      </w:r>
      <w:r w:rsidR="00937172">
        <w:rPr>
          <w:rFonts w:ascii="Times New Roman" w:hAnsi="Times New Roman" w:cs="Times New Roman"/>
          <w:sz w:val="24"/>
          <w:szCs w:val="24"/>
        </w:rPr>
        <w:t>perempuan sebagai bagian dari masyarakat yang turut berperan bagi perkembangan masy</w:t>
      </w:r>
      <w:r w:rsidR="002B65E9">
        <w:rPr>
          <w:rFonts w:ascii="Times New Roman" w:hAnsi="Times New Roman" w:cs="Times New Roman"/>
          <w:sz w:val="24"/>
          <w:szCs w:val="24"/>
        </w:rPr>
        <w:t>arakat</w:t>
      </w:r>
      <w:r w:rsidR="00937172">
        <w:rPr>
          <w:rFonts w:ascii="Times New Roman" w:hAnsi="Times New Roman" w:cs="Times New Roman"/>
          <w:sz w:val="24"/>
          <w:szCs w:val="24"/>
        </w:rPr>
        <w:t xml:space="preserve">. Menurut Hodgson-Wirght </w:t>
      </w:r>
      <w:r w:rsidR="00937172">
        <w:rPr>
          <w:rFonts w:ascii="Times New Roman" w:hAnsi="Times New Roman" w:cs="Times New Roman"/>
          <w:sz w:val="24"/>
          <w:szCs w:val="24"/>
        </w:rPr>
        <w:lastRenderedPageBreak/>
        <w:t>(2006), perjuangan feminisme awal melalui tiga cara. Pertama melalui usaha untuk merevisi esensials subordinasi perempuan dalam ajaran gereja. Kedua dengan menenta</w:t>
      </w:r>
      <w:r w:rsidR="002B65E9">
        <w:rPr>
          <w:rFonts w:ascii="Times New Roman" w:hAnsi="Times New Roman" w:cs="Times New Roman"/>
          <w:sz w:val="24"/>
          <w:szCs w:val="24"/>
        </w:rPr>
        <w:t>n</w:t>
      </w:r>
      <w:r w:rsidR="00937172">
        <w:rPr>
          <w:rFonts w:ascii="Times New Roman" w:hAnsi="Times New Roman" w:cs="Times New Roman"/>
          <w:sz w:val="24"/>
          <w:szCs w:val="24"/>
        </w:rPr>
        <w:t>g berbagai buku panduan bersikap yang cenderung mengekang perempuan pada jaman tersebut. Ketiga, dengan membangun solidaritas antar penulis perempuan. Solidaritas ini membangun kepercayaan diri dan dukungan finansial di kalangan penulis perempuan. Pendidikan intelektual yang diberikan kepada anak-anak perempuan dalam keluarga-keluarga yang dipengaruhi oleh pencerahan pada gilirannya menerbitkan inspirasi mengenai pentingnya pendidikan perempuan menjadi dasar bagi pergerakan yang lebih po</w:t>
      </w:r>
      <w:r w:rsidR="002B65E9">
        <w:rPr>
          <w:rFonts w:ascii="Times New Roman" w:hAnsi="Times New Roman" w:cs="Times New Roman"/>
          <w:sz w:val="24"/>
          <w:szCs w:val="24"/>
        </w:rPr>
        <w:t xml:space="preserve">litis dalam feminisme gelombang </w:t>
      </w:r>
      <w:r w:rsidR="00937172">
        <w:rPr>
          <w:rFonts w:ascii="Times New Roman" w:hAnsi="Times New Roman" w:cs="Times New Roman"/>
          <w:sz w:val="24"/>
          <w:szCs w:val="24"/>
        </w:rPr>
        <w:t>pertama.</w:t>
      </w:r>
      <w:r w:rsidR="002B65E9">
        <w:rPr>
          <w:rFonts w:ascii="Times New Roman" w:hAnsi="Times New Roman" w:cs="Times New Roman"/>
          <w:sz w:val="24"/>
          <w:szCs w:val="24"/>
        </w:rPr>
        <w:t xml:space="preserve"> </w:t>
      </w:r>
      <w:r w:rsidR="0069236F">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DOI":"10.23887/jish-undiksha.v2i1.1408","ISSN":"2303-2898","abstract":"Tulisan ini mengulas perkembangan feminisme barat dari abad ke delapan belas hingga abad ke dua puluh satu saat feminisme memasuki era postfeminisme untuk mengungkapkan perubahan feminisme dari waktu ke waktu merupakan perkembangan yang menunjukkan kemampuan feminisme untuk menyesuaikan diri dengan tuntutan situasi dan kondisi yang dialami perempuan. Dalam garis besar, feminisme dapat dibagi menjadi empat tonggak perkembangan, yakni feminisme awal, feminisme gelombang pertama, feminisme gelombang kedua, dan feminisme gelombang ketiga dan/atau postfeminisme. Secara umum keempatnya memiliki tujuan yang sama yakni untuk memperjuangkan subjektivitas perempuan Masing-masing gelombang memiliki penekanan perjuangan yang berbeda dan setiap gelombang berikutnya merupakan revisi dari gelombang sebelumnya. Dikotomi feminisme gelombang ketiga dan/atau postfeminisme merupakan perkembangan yang paling majemuk dan menimbulkan banyak kontroversi karena postfeminisme merupakan persinggungan antara feminisme dan postmodernisme yang berkembang menjelang pergantian milennium yang berpadu dengan kebutuhan internal dalam feminisme sendiri. Kemajemukan dalam perkembangan feminisme terakhir ini harus dipandang sebagai kekayaan dan kelebihan karena itu berarti feminisme semakin terbuka terhadap perbedaan dan perubahan.","author":[{"dropping-particle":"","family":"Suwastini","given":"Ni Komang Arie","non-dropping-particle":"","parse-names":false,"suffix":""}],"container-title":"Jurnal Ilmu Sosial dan Humaniora","id":"ITEM-1","issue":"1","issued":{"date-parts":[["2013"]]},"title":"PERKEMBANGAN FEMINISME BARAT DARI ABAD KEDELAPAN BELAS HINGGA POSTFEMINISME: SEBUAH TINJAUAN TEORETIS","type":"article-journal","volume":"2"},"uris":["http://www.mendeley.com/documents/?uuid=d95827fa-1fe0-3347-a368-dbd886c72e6d","http://www.mendeley.com/documents/?uuid=aaf12f13-e3cc-4b8a-a27c-9f47adc64093"]}],"mendeley":{"formattedCitation":"(Suwastini, 2013)","plainTextFormattedCitation":"(Suwastini, 2013)","previouslyFormattedCitation":"(Suwastini, 2013)"},"properties":{"noteIndex":0},"schema":"https://github.com/citation-style-language/schema/raw/master/csl-citation.json"}</w:instrText>
      </w:r>
      <w:r w:rsidR="0069236F">
        <w:rPr>
          <w:rFonts w:ascii="Times New Roman" w:hAnsi="Times New Roman" w:cs="Times New Roman"/>
          <w:sz w:val="24"/>
          <w:szCs w:val="24"/>
        </w:rPr>
        <w:fldChar w:fldCharType="separate"/>
      </w:r>
      <w:r w:rsidR="0069236F" w:rsidRPr="0069236F">
        <w:rPr>
          <w:rFonts w:ascii="Times New Roman" w:hAnsi="Times New Roman" w:cs="Times New Roman"/>
          <w:noProof/>
          <w:sz w:val="24"/>
          <w:szCs w:val="24"/>
        </w:rPr>
        <w:t>(Suwastini, 2013)</w:t>
      </w:r>
      <w:r w:rsidR="0069236F">
        <w:rPr>
          <w:rFonts w:ascii="Times New Roman" w:hAnsi="Times New Roman" w:cs="Times New Roman"/>
          <w:sz w:val="24"/>
          <w:szCs w:val="24"/>
        </w:rPr>
        <w:fldChar w:fldCharType="end"/>
      </w:r>
      <w:r w:rsidR="002B65E9">
        <w:rPr>
          <w:rFonts w:ascii="Times New Roman" w:hAnsi="Times New Roman" w:cs="Times New Roman"/>
          <w:sz w:val="24"/>
          <w:szCs w:val="24"/>
        </w:rPr>
        <w:t xml:space="preserve">. Berdasarkan proses perkembangan yang membawa feminisme hadir dan berkembang dilatar belakangi oleh tindakan yang sangat tidak etis oleh </w:t>
      </w:r>
      <w:r w:rsidR="00EA3519">
        <w:rPr>
          <w:rFonts w:ascii="Times New Roman" w:hAnsi="Times New Roman" w:cs="Times New Roman"/>
          <w:sz w:val="24"/>
          <w:szCs w:val="24"/>
        </w:rPr>
        <w:t xml:space="preserve">pihak yang merasa memiliki wewenang atau kekuasaan kepada mereka yang lemah dan tidak bisa membela diri sendiri. Feminisme turut hadir memberikan pengutan dan motivasi kepada kaum yang tertindas untuk berada diposisi yang adil dan menghilangkan penyelewengan sepihak. Karena pada dasarnya manusia diciptakan sama dan sejajar. Ini artinya tidak ada pihak yang lebih berkuasa atas pihak yang lain, manusia sama-sama memiliki wewenang dan hak yang sama sebagai ciptaan Tuhan. </w:t>
      </w:r>
    </w:p>
    <w:p w14:paraId="3EC663F4" w14:textId="6184806E" w:rsidR="009871CF" w:rsidRDefault="009871CF"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ab/>
        <w:t>Feminisme memberikan sebuah kesadaran etis</w:t>
      </w:r>
      <w:r w:rsidR="003424BE">
        <w:rPr>
          <w:rFonts w:ascii="Times New Roman" w:hAnsi="Times New Roman" w:cs="Times New Roman"/>
          <w:sz w:val="24"/>
          <w:szCs w:val="24"/>
        </w:rPr>
        <w:t xml:space="preserve"> untuk menjadikan kesetaraan an</w:t>
      </w:r>
      <w:r>
        <w:rPr>
          <w:rFonts w:ascii="Times New Roman" w:hAnsi="Times New Roman" w:cs="Times New Roman"/>
          <w:sz w:val="24"/>
          <w:szCs w:val="24"/>
        </w:rPr>
        <w:t>tara laki-laki dan perempuan sehingga munculah sebuah konsep yaitu gender. Istilah gender pertama kali diperkenalkan oleh Robert Stoller untuk memisahkan pencirian manusia didasarkan pada pendefenisiannya</w:t>
      </w:r>
      <w:r w:rsidR="003424BE">
        <w:rPr>
          <w:rFonts w:ascii="Times New Roman" w:hAnsi="Times New Roman" w:cs="Times New Roman"/>
          <w:sz w:val="24"/>
          <w:szCs w:val="24"/>
        </w:rPr>
        <w:t>. Ann Oakley mengartikan gender sebagai kontruksi sosial atau atribut yang dikenakan pada manusia yang dibangun oleh kebudayaan manusia. menurut intruksi Presiden RI No.9 tahun 2000, gender adalah konsep yang mengacu pada peran dan tanggung jawab laki-laki dan perempuan yang terjadi akibat dari dan dapat berubah oleh keadaan sosial dan budaya masyarakat</w:t>
      </w:r>
      <w:r w:rsidR="005D6AA3">
        <w:rPr>
          <w:rFonts w:ascii="Times New Roman" w:hAnsi="Times New Roman" w:cs="Times New Roman"/>
          <w:sz w:val="24"/>
          <w:szCs w:val="24"/>
        </w:rPr>
        <w:t xml:space="preserve"> </w:t>
      </w:r>
      <w:r w:rsidR="003424BE">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ISSN":"2527-6476","abstract":"Badan Pemberdayaan Perempuan, Perlindungan Anak dan Keluarga Berencana (BP3AKB) memiliki kewenangan yakni salah satunya upaya mensukseskan pemberdayaan perempuan. Salah satu strategi yang dikembangkan oleh Pemerintah adalah Pengarus utamaan Gender (PUG). PUG merupakan strategi pembangunan yang dilakukan untuk mencapai kesetaraan dan keadilan gender melalui persamaan akses, partisipasi, kontrol, dan manfaat terhadap hasil pembangunan. Tulisan ini membahas mengenai analisis kebijakan PUG di BP3AKB Provinsi Jawa Tengah. Maksud dari tulisan ini adalah untuk menganalisis kebijakan yang responsif gender di BP3AKB dan mengetahui hal-hal yang memiliki Kecenderungan di dalam PUG di BP3AKB Provinsi Jawa Tengah. Teknik analisis yang digunakan adalah Gender Analysis Pathway (GAP). Temuan di lapangan menunjukkan bahwa kebijakan PUG yang dilaksanakan oleh BP3AKB Provinsi Jawa Tengah masih belum bisa mengatasi permasalahan gender. Hal hal yang cenderung mempengaruhi PUG diantaranya tata nilai adat istiadat, kemauan dan kemampuan perempuan dalam mewujudkan kesetaraan gender, dan keberadaan media massa. Sebagai masukan untuk mensukseskan pelaksanaan PUG oleh BP3AKB adalah melakukan pendekatan khususnya kepada perempuan untuk mau berfikir lebih luas dan tidak terlalu terkekang oleh nilai-nilai tradisi. Selain itu juga harus dilakukan kerjasama dengan semua pihak, termasuk tokoh masyarakat seperti tokoh adat dan agama. Abstract Women Empowerment, Child Protection and Family Planning Agency has authorities which one of them is to empower women. One of the strategies established by the Government is the Gender Mainstreaming (GM). GM is a strategy implemented in order to achieve gender equality through equal access, participation, control, and benefits as the impact of the development. This paper discusses the policy analysis of GM in Women Empowerment, Child Protection and Family Planning Agency in Central Java province. The purpose of this paper is to analyze policy that is responsive to gender in Women Empowerment, Child Protection and Family Planning Agency and acknowledge the issues related to Gender Mainstreaming in Women Empowerment, Child Protection and Family Planning Agency in Central Java province. The analysis technique used was the Gender Analysis Pathway (GAP). The result of the research showed that the gender mainstreaming policies implemented by BP3AKB of Central Java province still could not overcome gender problems. Gender mainstreaming is influenced by sev…","author":[{"dropping-particle":"","family":"Rahayu","given":"Wewen Kusumi","non-dropping-particle":"","parse-names":false,"suffix":""}],"container-title":"JAKPP (Jurnal Analisis Kebijakan &amp; Pelayanan Publik)","id":"ITEM-1","issue":"1","issued":{"date-parts":[["2017"]]},"title":"Analisis Pengarusutamaan Gender dalam Kebijakan Publik (Studi Kasus di BP3AKB Provinsi Jawa Tengah)","type":"article-journal","volume":"2"},"uris":["http://www.mendeley.com/documents/?uuid=05f86910-e1cd-326a-be71-d215181b12b8","http://www.mendeley.com/documents/?uuid=8935cc63-5ee3-400c-8a1c-4cc97f262285"]}],"mendeley":{"formattedCitation":"(Rahayu, 2017)","plainTextFormattedCitation":"(Rahayu, 2017)","previouslyFormattedCitation":"(Rahayu, 2017)"},"properties":{"noteIndex":0},"schema":"https://github.com/citation-style-language/schema/raw/master/csl-citation.json"}</w:instrText>
      </w:r>
      <w:r w:rsidR="003424BE">
        <w:rPr>
          <w:rFonts w:ascii="Times New Roman" w:hAnsi="Times New Roman" w:cs="Times New Roman"/>
          <w:sz w:val="24"/>
          <w:szCs w:val="24"/>
        </w:rPr>
        <w:fldChar w:fldCharType="separate"/>
      </w:r>
      <w:r w:rsidR="003424BE" w:rsidRPr="003424BE">
        <w:rPr>
          <w:rFonts w:ascii="Times New Roman" w:hAnsi="Times New Roman" w:cs="Times New Roman"/>
          <w:noProof/>
          <w:sz w:val="24"/>
          <w:szCs w:val="24"/>
        </w:rPr>
        <w:t>(Rahayu, 2017)</w:t>
      </w:r>
      <w:r w:rsidR="003424BE">
        <w:rPr>
          <w:rFonts w:ascii="Times New Roman" w:hAnsi="Times New Roman" w:cs="Times New Roman"/>
          <w:sz w:val="24"/>
          <w:szCs w:val="24"/>
        </w:rPr>
        <w:fldChar w:fldCharType="end"/>
      </w:r>
      <w:r w:rsidR="005D6AA3">
        <w:rPr>
          <w:rFonts w:ascii="Times New Roman" w:hAnsi="Times New Roman" w:cs="Times New Roman"/>
          <w:sz w:val="24"/>
          <w:szCs w:val="24"/>
        </w:rPr>
        <w:t>.</w:t>
      </w:r>
      <w:r w:rsidR="003424BE">
        <w:rPr>
          <w:rFonts w:ascii="Times New Roman" w:hAnsi="Times New Roman" w:cs="Times New Roman"/>
          <w:sz w:val="24"/>
          <w:szCs w:val="24"/>
        </w:rPr>
        <w:t xml:space="preserve"> </w:t>
      </w:r>
      <w:r w:rsidR="005D6AA3">
        <w:rPr>
          <w:rFonts w:ascii="Times New Roman" w:hAnsi="Times New Roman" w:cs="Times New Roman"/>
          <w:sz w:val="24"/>
          <w:szCs w:val="24"/>
        </w:rPr>
        <w:t>D</w:t>
      </w:r>
      <w:r w:rsidR="003424BE">
        <w:rPr>
          <w:rFonts w:ascii="Times New Roman" w:hAnsi="Times New Roman" w:cs="Times New Roman"/>
          <w:sz w:val="24"/>
          <w:szCs w:val="24"/>
        </w:rPr>
        <w:t xml:space="preserve">engan demikian gender tidaklah tetap dan tidak bersifat kodrat, sebab gender dilahirkan oleh pola pikir manusia sesuai dengan lingkungan yang membentuk perilaku. Gender memberikan sebuah keluasan bagi perempuan yang selama ini hanya membatasi diri dan kaku dalam perannya keberadaan gender sebagai sebuah masa depan yang berarti bahwa perempuan bisa sama dengan laki-laki maupun sebaliknya sebab dari gender tidak ada lagi perbedaan peran maupun tanggung jawab. </w:t>
      </w:r>
    </w:p>
    <w:p w14:paraId="5BF56A05" w14:textId="216C5651" w:rsidR="00EA1559" w:rsidRDefault="00EA1559"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masalahan serius yang sering dijumpai dimasa sekarang, bahwa konsep gender tidak selalu dipegang teguh sebab masih adanya ketidakadilan gender yang terus berlaku di belahan </w:t>
      </w:r>
      <w:r>
        <w:rPr>
          <w:rFonts w:ascii="Times New Roman" w:hAnsi="Times New Roman" w:cs="Times New Roman"/>
          <w:sz w:val="24"/>
          <w:szCs w:val="24"/>
        </w:rPr>
        <w:lastRenderedPageBreak/>
        <w:t>dunia bahkan di Indonesia. Ketedikadilan tersebut terlihat dari perbedaan peran, fungsi, tugas dan tanggung jawab serta kedudukan antara laki-laki dan perempuan baik secara langsung maupun tidak langsung</w:t>
      </w:r>
      <w:r w:rsidR="005D6AA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ISSN":"2527-6476","abstract":"Badan Pemberdayaan Perempuan, Perlindungan Anak dan Keluarga Berencana (BP3AKB) memiliki kewenangan yakni salah satunya upaya mensukseskan pemberdayaan perempuan. Salah satu strategi yang dikembangkan oleh Pemerintah adalah Pengarus utamaan Gender (PUG). PUG merupakan strategi pembangunan yang dilakukan untuk mencapai kesetaraan dan keadilan gender melalui persamaan akses, partisipasi, kontrol, dan manfaat terhadap hasil pembangunan. Tulisan ini membahas mengenai analisis kebijakan PUG di BP3AKB Provinsi Jawa Tengah. Maksud dari tulisan ini adalah untuk menganalisis kebijakan yang responsif gender di BP3AKB dan mengetahui hal-hal yang memiliki Kecenderungan di dalam PUG di BP3AKB Provinsi Jawa Tengah. Teknik analisis yang digunakan adalah Gender Analysis Pathway (GAP). Temuan di lapangan menunjukkan bahwa kebijakan PUG yang dilaksanakan oleh BP3AKB Provinsi Jawa Tengah masih belum bisa mengatasi permasalahan gender. Hal hal yang cenderung mempengaruhi PUG diantaranya tata nilai adat istiadat, kemauan dan kemampuan perempuan dalam mewujudkan kesetaraan gender, dan keberadaan media massa. Sebagai masukan untuk mensukseskan pelaksanaan PUG oleh BP3AKB adalah melakukan pendekatan khususnya kepada perempuan untuk mau berfikir lebih luas dan tidak terlalu terkekang oleh nilai-nilai tradisi. Selain itu juga harus dilakukan kerjasama dengan semua pihak, termasuk tokoh masyarakat seperti tokoh adat dan agama. Abstract Women Empowerment, Child Protection and Family Planning Agency has authorities which one of them is to empower women. One of the strategies established by the Government is the Gender Mainstreaming (GM). GM is a strategy implemented in order to achieve gender equality through equal access, participation, control, and benefits as the impact of the development. This paper discusses the policy analysis of GM in Women Empowerment, Child Protection and Family Planning Agency in Central Java province. The purpose of this paper is to analyze policy that is responsive to gender in Women Empowerment, Child Protection and Family Planning Agency and acknowledge the issues related to Gender Mainstreaming in Women Empowerment, Child Protection and Family Planning Agency in Central Java province. The analysis technique used was the Gender Analysis Pathway (GAP). The result of the research showed that the gender mainstreaming policies implemented by BP3AKB of Central Java province still could not overcome gender problems. Gender mainstreaming is influenced by sev…","author":[{"dropping-particle":"","family":"Rahayu","given":"Wewen Kusumi","non-dropping-particle":"","parse-names":false,"suffix":""}],"container-title":"JAKPP (Jurnal Analisis Kebijakan &amp; Pelayanan Publik)","id":"ITEM-1","issue":"1","issued":{"date-parts":[["2017"]]},"title":"Analisis Pengarusutamaan Gender dalam Kebijakan Publik (Studi Kasus di BP3AKB Provinsi Jawa Tengah)","type":"article-journal","volume":"2"},"uris":["http://www.mendeley.com/documents/?uuid=8935cc63-5ee3-400c-8a1c-4cc97f262285","http://www.mendeley.com/documents/?uuid=05f86910-e1cd-326a-be71-d215181b12b8"]}],"mendeley":{"formattedCitation":"(Rahayu, 2017)","plainTextFormattedCitation":"(Rahayu, 2017)","previouslyFormattedCitation":"(Rahayu, 2017)"},"properties":{"noteIndex":0},"schema":"https://github.com/citation-style-language/schema/raw/master/csl-citation.json"}</w:instrText>
      </w:r>
      <w:r>
        <w:rPr>
          <w:rFonts w:ascii="Times New Roman" w:hAnsi="Times New Roman" w:cs="Times New Roman"/>
          <w:sz w:val="24"/>
          <w:szCs w:val="24"/>
        </w:rPr>
        <w:fldChar w:fldCharType="separate"/>
      </w:r>
      <w:r w:rsidRPr="00EA1559">
        <w:rPr>
          <w:rFonts w:ascii="Times New Roman" w:hAnsi="Times New Roman" w:cs="Times New Roman"/>
          <w:noProof/>
          <w:sz w:val="24"/>
          <w:szCs w:val="24"/>
        </w:rPr>
        <w:t>(Rahayu, 2017)</w:t>
      </w:r>
      <w:r>
        <w:rPr>
          <w:rFonts w:ascii="Times New Roman" w:hAnsi="Times New Roman" w:cs="Times New Roman"/>
          <w:sz w:val="24"/>
          <w:szCs w:val="24"/>
        </w:rPr>
        <w:fldChar w:fldCharType="end"/>
      </w:r>
      <w:r w:rsidR="005D6AA3">
        <w:rPr>
          <w:rFonts w:ascii="Times New Roman" w:hAnsi="Times New Roman" w:cs="Times New Roman"/>
          <w:sz w:val="24"/>
          <w:szCs w:val="24"/>
        </w:rPr>
        <w:t>.</w:t>
      </w:r>
      <w:r>
        <w:rPr>
          <w:rFonts w:ascii="Times New Roman" w:hAnsi="Times New Roman" w:cs="Times New Roman"/>
          <w:sz w:val="24"/>
          <w:szCs w:val="24"/>
        </w:rPr>
        <w:t xml:space="preserve"> Pandangan dan perlakuan ini terus membentuk </w:t>
      </w:r>
      <w:r w:rsidR="00640802">
        <w:rPr>
          <w:rFonts w:ascii="Times New Roman" w:hAnsi="Times New Roman" w:cs="Times New Roman"/>
          <w:sz w:val="24"/>
          <w:szCs w:val="24"/>
        </w:rPr>
        <w:t xml:space="preserve">manusia sehingga telah mendarah daging tatacara dan tingkah laku, dan </w:t>
      </w:r>
      <w:r>
        <w:rPr>
          <w:rFonts w:ascii="Times New Roman" w:hAnsi="Times New Roman" w:cs="Times New Roman"/>
          <w:sz w:val="24"/>
          <w:szCs w:val="24"/>
        </w:rPr>
        <w:t xml:space="preserve">Gender hadir untuk memberikan sebuah rekonstruksi </w:t>
      </w:r>
      <w:r w:rsidR="00EB4854">
        <w:rPr>
          <w:rFonts w:ascii="Times New Roman" w:hAnsi="Times New Roman" w:cs="Times New Roman"/>
          <w:sz w:val="24"/>
          <w:szCs w:val="24"/>
        </w:rPr>
        <w:t xml:space="preserve">kehidupan yang menyimpang ini. </w:t>
      </w:r>
      <w:r w:rsidR="005D6AA3">
        <w:rPr>
          <w:rFonts w:ascii="Times New Roman" w:hAnsi="Times New Roman" w:cs="Times New Roman"/>
          <w:sz w:val="24"/>
          <w:szCs w:val="24"/>
        </w:rPr>
        <w:t>G</w:t>
      </w:r>
      <w:r w:rsidR="00640802">
        <w:rPr>
          <w:rFonts w:ascii="Times New Roman" w:hAnsi="Times New Roman" w:cs="Times New Roman"/>
          <w:sz w:val="24"/>
          <w:szCs w:val="24"/>
        </w:rPr>
        <w:t>en</w:t>
      </w:r>
      <w:r w:rsidR="00DC21C4">
        <w:rPr>
          <w:rFonts w:ascii="Times New Roman" w:hAnsi="Times New Roman" w:cs="Times New Roman"/>
          <w:sz w:val="24"/>
          <w:szCs w:val="24"/>
        </w:rPr>
        <w:t>d</w:t>
      </w:r>
      <w:r w:rsidR="00640802">
        <w:rPr>
          <w:rFonts w:ascii="Times New Roman" w:hAnsi="Times New Roman" w:cs="Times New Roman"/>
          <w:sz w:val="24"/>
          <w:szCs w:val="24"/>
        </w:rPr>
        <w:t>er memberikan sebuah kesadaran bahwa apapun</w:t>
      </w:r>
      <w:r w:rsidR="00DC21C4">
        <w:rPr>
          <w:rFonts w:ascii="Times New Roman" w:hAnsi="Times New Roman" w:cs="Times New Roman"/>
          <w:sz w:val="24"/>
          <w:szCs w:val="24"/>
        </w:rPr>
        <w:t xml:space="preserve"> yang dilakukan oleh laki-laki seperti bekerja dan aktivitas lainnya ialah setara sebab pekerjaan ataupun aktivitas tersebut tidaklah memiliki jenis kelamin yang hanya membedakan kaum perempuan dan laki-laki adalah alat kelamin bukanlah pekerjaan ataupun kegiatan lainnya. Dalam pengambilan keputusan sekalipun tidaklah harus dipersolakan siapa yang pantas untuk mengambil keputusan</w:t>
      </w:r>
      <w:r w:rsidR="005D6AA3">
        <w:rPr>
          <w:rFonts w:ascii="Times New Roman" w:hAnsi="Times New Roman" w:cs="Times New Roman"/>
          <w:sz w:val="24"/>
          <w:szCs w:val="24"/>
        </w:rPr>
        <w:t xml:space="preserve"> dan menerima pendapat</w:t>
      </w:r>
      <w:r w:rsidR="00DC21C4">
        <w:rPr>
          <w:rFonts w:ascii="Times New Roman" w:hAnsi="Times New Roman" w:cs="Times New Roman"/>
          <w:sz w:val="24"/>
          <w:szCs w:val="24"/>
        </w:rPr>
        <w:t xml:space="preserve"> sebab baik laki-laki maupun perempuan sama-sama memiliki kemampun intelektual, sama-sama memiliki hak dan kewajiban untuk memutuskan </w:t>
      </w:r>
      <w:r w:rsidR="005D6AA3">
        <w:rPr>
          <w:rFonts w:ascii="Times New Roman" w:hAnsi="Times New Roman" w:cs="Times New Roman"/>
          <w:sz w:val="24"/>
          <w:szCs w:val="24"/>
        </w:rPr>
        <w:t>dan mengambil tindakan.</w:t>
      </w:r>
      <w:r w:rsidR="00DC21C4">
        <w:rPr>
          <w:rFonts w:ascii="Times New Roman" w:hAnsi="Times New Roman" w:cs="Times New Roman"/>
          <w:sz w:val="24"/>
          <w:szCs w:val="24"/>
        </w:rPr>
        <w:t xml:space="preserve"> </w:t>
      </w:r>
    </w:p>
    <w:p w14:paraId="1E7462E5" w14:textId="442440F6" w:rsidR="005D6AA3" w:rsidRDefault="00DC21C4"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209FD">
        <w:rPr>
          <w:rFonts w:ascii="Times New Roman" w:hAnsi="Times New Roman" w:cs="Times New Roman"/>
          <w:sz w:val="24"/>
          <w:szCs w:val="24"/>
        </w:rPr>
        <w:t xml:space="preserve">Terkait dengan feminis yang didalmnya mencakup gender tidak terlepas dari keberadaan laki-laki dan perempuan. Posisi laki-laki dan perempuan menjadi salah satu </w:t>
      </w:r>
      <w:r w:rsidR="005D6AA3">
        <w:rPr>
          <w:rFonts w:ascii="Times New Roman" w:hAnsi="Times New Roman" w:cs="Times New Roman"/>
          <w:sz w:val="24"/>
          <w:szCs w:val="24"/>
        </w:rPr>
        <w:t>kajian yang</w:t>
      </w:r>
      <w:r w:rsidR="002209FD">
        <w:rPr>
          <w:rFonts w:ascii="Times New Roman" w:hAnsi="Times New Roman" w:cs="Times New Roman"/>
          <w:sz w:val="24"/>
          <w:szCs w:val="24"/>
        </w:rPr>
        <w:t xml:space="preserve"> penting untuk </w:t>
      </w:r>
      <w:r w:rsidR="005D6AA3">
        <w:rPr>
          <w:rFonts w:ascii="Times New Roman" w:hAnsi="Times New Roman" w:cs="Times New Roman"/>
          <w:sz w:val="24"/>
          <w:szCs w:val="24"/>
        </w:rPr>
        <w:t>dibahas, s</w:t>
      </w:r>
      <w:r w:rsidR="002209FD">
        <w:rPr>
          <w:rFonts w:ascii="Times New Roman" w:hAnsi="Times New Roman" w:cs="Times New Roman"/>
          <w:sz w:val="24"/>
          <w:szCs w:val="24"/>
        </w:rPr>
        <w:t>ebab dalam feminis seringkali terjadi ketidaksetaraan</w:t>
      </w:r>
      <w:r w:rsidR="005D6AA3">
        <w:rPr>
          <w:rFonts w:ascii="Times New Roman" w:hAnsi="Times New Roman" w:cs="Times New Roman"/>
          <w:sz w:val="24"/>
          <w:szCs w:val="24"/>
        </w:rPr>
        <w:t xml:space="preserve">, </w:t>
      </w:r>
      <w:r w:rsidR="002209FD">
        <w:rPr>
          <w:rFonts w:ascii="Times New Roman" w:hAnsi="Times New Roman" w:cs="Times New Roman"/>
          <w:sz w:val="24"/>
          <w:szCs w:val="24"/>
        </w:rPr>
        <w:t xml:space="preserve">penindasan kepada mereka yang dianggap lemah, tidak berdaya, tidak memiliiki kuasa agar tunduk dan patuh. Salah satu tindakan penyelewengan yang sering terjadi dalam relasi sesama manusia yaitu kekerasan </w:t>
      </w:r>
      <w:r w:rsidR="005D6AA3">
        <w:rPr>
          <w:rFonts w:ascii="Times New Roman" w:hAnsi="Times New Roman" w:cs="Times New Roman"/>
          <w:sz w:val="24"/>
          <w:szCs w:val="24"/>
        </w:rPr>
        <w:t xml:space="preserve">pasca menikah (Suami-Istri). </w:t>
      </w:r>
    </w:p>
    <w:p w14:paraId="58B83EAB" w14:textId="015BF0BC" w:rsidR="00F309C0" w:rsidRPr="00366E61" w:rsidRDefault="00F309C0"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ab/>
        <w:t>Kekerasan yang dihadapi perempuan dalam Rumah Tangga, tidak hanya bersifat fisik, namun juga kekerasan seksual b</w:t>
      </w:r>
      <w:r w:rsidR="00140B06">
        <w:rPr>
          <w:rFonts w:ascii="Times New Roman" w:hAnsi="Times New Roman" w:cs="Times New Roman"/>
          <w:sz w:val="24"/>
          <w:szCs w:val="24"/>
        </w:rPr>
        <w:t>a</w:t>
      </w:r>
      <w:r>
        <w:rPr>
          <w:rFonts w:ascii="Times New Roman" w:hAnsi="Times New Roman" w:cs="Times New Roman"/>
          <w:sz w:val="24"/>
          <w:szCs w:val="24"/>
        </w:rPr>
        <w:t xml:space="preserve">hkan mental seperti caci maki, penghinaan, dan teror mental berupa ancaman bunuh diri oleh pelaku jika korban meninggalkan atau </w:t>
      </w:r>
      <w:r w:rsidR="00140B06">
        <w:rPr>
          <w:rFonts w:ascii="Times New Roman" w:hAnsi="Times New Roman" w:cs="Times New Roman"/>
          <w:sz w:val="24"/>
          <w:szCs w:val="24"/>
        </w:rPr>
        <w:t xml:space="preserve">melaporkan kejaadian, juga ancaman dibunuh. Akibatnya korban kekerasan dalam Rumah Tangga tidak hanya mengalami luka fisik tetapi juga luka mental </w:t>
      </w:r>
      <w:r w:rsidR="00140B06">
        <w:rPr>
          <w:rFonts w:ascii="Times New Roman" w:hAnsi="Times New Roman" w:cs="Times New Roman"/>
          <w:sz w:val="24"/>
          <w:szCs w:val="24"/>
        </w:rPr>
        <w:fldChar w:fldCharType="begin" w:fldLock="1"/>
      </w:r>
      <w:r w:rsidR="00537B2F">
        <w:rPr>
          <w:rFonts w:ascii="Times New Roman" w:hAnsi="Times New Roman" w:cs="Times New Roman"/>
          <w:sz w:val="24"/>
          <w:szCs w:val="24"/>
        </w:rPr>
        <w:instrText>ADDIN CSL_CITATION {"citationItems":[{"id":"ITEM-1","itemData":{"author":[{"dropping-particle":"","family":"Asmarany","given":"Anugriaty Indah","non-dropping-particle":"","parse-names":false,"suffix":""}],"container-title":"Psikologi","id":"ITEM-1","issued":{"date-parts":[["2020"]]},"page":"7","title":"Bias Gender Sebagai Prediktor Kekerasan Dalam Rumah Tangga","type":"article-journal","volume":"3, No.1"},"uris":["http://www.mendeley.com/documents/?uuid=6e9c279e-6a98-49a9-8f92-78871282c526"]}],"mendeley":{"formattedCitation":"(Asmarany, 2020)","plainTextFormattedCitation":"(Asmarany, 2020)","previouslyFormattedCitation":"(Asmarany, 2020)"},"properties":{"noteIndex":0},"schema":"https://github.com/citation-style-language/schema/raw/master/csl-citation.json"}</w:instrText>
      </w:r>
      <w:r w:rsidR="00140B06">
        <w:rPr>
          <w:rFonts w:ascii="Times New Roman" w:hAnsi="Times New Roman" w:cs="Times New Roman"/>
          <w:sz w:val="24"/>
          <w:szCs w:val="24"/>
        </w:rPr>
        <w:fldChar w:fldCharType="separate"/>
      </w:r>
      <w:r w:rsidR="00140B06" w:rsidRPr="00140B06">
        <w:rPr>
          <w:rFonts w:ascii="Times New Roman" w:hAnsi="Times New Roman" w:cs="Times New Roman"/>
          <w:noProof/>
          <w:sz w:val="24"/>
          <w:szCs w:val="24"/>
        </w:rPr>
        <w:t>(Asmarany, 2020)</w:t>
      </w:r>
      <w:r w:rsidR="00140B06">
        <w:rPr>
          <w:rFonts w:ascii="Times New Roman" w:hAnsi="Times New Roman" w:cs="Times New Roman"/>
          <w:sz w:val="24"/>
          <w:szCs w:val="24"/>
        </w:rPr>
        <w:fldChar w:fldCharType="end"/>
      </w:r>
      <w:r w:rsidR="000F61A7">
        <w:rPr>
          <w:rFonts w:ascii="Times New Roman" w:hAnsi="Times New Roman" w:cs="Times New Roman"/>
          <w:sz w:val="24"/>
          <w:szCs w:val="24"/>
        </w:rPr>
        <w:t xml:space="preserve">. Perlakuan demikian memicu tekanan dan stress, perempuan tidak bahagia dan menjalani kehidupan dengan luka akibatnya perempuan mengabaikan kepentingan dirinya sendiri selain itu, hal demikian juga dapat mengganggu ketidak harmonisan relasi dengan kerabat ataupun orang-orang terdekat karena menutupi diri dan cenderung menyimpan permasalahan Rumah Tangganya sendiri. Peristiwa-peristiwa demikian tentunya sangat mengganggu kaum perempuan, mereka tidak bisa produktif dalam menjalankan serta mengembangkan kemampuan dan bakat yang dimiliki. Fungsi yang ada dalam diri perempuan tidak lagi dimanfaatkan karena situasi kekerasan yang cukup menguras </w:t>
      </w:r>
      <w:r w:rsidR="000F61A7">
        <w:rPr>
          <w:rFonts w:ascii="Times New Roman" w:hAnsi="Times New Roman" w:cs="Times New Roman"/>
          <w:sz w:val="24"/>
          <w:szCs w:val="24"/>
        </w:rPr>
        <w:lastRenderedPageBreak/>
        <w:t>pikiran</w:t>
      </w:r>
      <w:r w:rsidR="0026318D">
        <w:rPr>
          <w:rFonts w:ascii="Times New Roman" w:hAnsi="Times New Roman" w:cs="Times New Roman"/>
          <w:sz w:val="24"/>
          <w:szCs w:val="24"/>
        </w:rPr>
        <w:t xml:space="preserve">. Tentunya dalam hal ini perempuan juga berupaya untuk melakukan yang terbaik agar kehidupan Rumah Tangganya tidak dinilai negative oleh oranglain sehingga dia berupaya menjaga nama baik pasangan/Suami, dan juga Ia berupaya untuk merahasiakan masalah-masalah atau perkelahian bahkan kekerasan yang dialaminya dari anak-anak atau orangtua bahkan saudara atau kerabatnya. Tentunya juag dia mencoba berlaku seperti tidak mengalami permasalahan, hal-hal atau peristiwa demikian sering dialami oleh kaum perempuan sebagai ibu Rumah Tangga, inilah yang menyebabkan stress yang tidak bisa dihindari dan ketidakbahagiaan yang seharusnya tidak dirasakan. </w:t>
      </w:r>
    </w:p>
    <w:p w14:paraId="6F960CFB" w14:textId="34410CCC" w:rsidR="00BC3D35" w:rsidRDefault="00BC3D35" w:rsidP="00A061E8">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26318D">
        <w:rPr>
          <w:rFonts w:ascii="Times New Roman" w:hAnsi="Times New Roman" w:cs="Times New Roman"/>
          <w:bCs/>
          <w:sz w:val="24"/>
          <w:szCs w:val="24"/>
        </w:rPr>
        <w:t xml:space="preserve">Berdasarkan peredaran berita </w:t>
      </w:r>
      <w:r w:rsidR="007E235E">
        <w:rPr>
          <w:rFonts w:ascii="Times New Roman" w:hAnsi="Times New Roman" w:cs="Times New Roman"/>
          <w:sz w:val="24"/>
          <w:szCs w:val="24"/>
        </w:rPr>
        <w:t>k</w:t>
      </w:r>
      <w:r>
        <w:rPr>
          <w:rFonts w:ascii="Times New Roman" w:hAnsi="Times New Roman" w:cs="Times New Roman"/>
          <w:sz w:val="24"/>
          <w:szCs w:val="24"/>
        </w:rPr>
        <w:t xml:space="preserve">asus KDRT </w:t>
      </w:r>
      <w:r w:rsidR="008950B4">
        <w:rPr>
          <w:rFonts w:ascii="Times New Roman" w:hAnsi="Times New Roman" w:cs="Times New Roman"/>
          <w:sz w:val="24"/>
          <w:szCs w:val="24"/>
        </w:rPr>
        <w:t xml:space="preserve">yang </w:t>
      </w:r>
      <w:r>
        <w:rPr>
          <w:rFonts w:ascii="Times New Roman" w:hAnsi="Times New Roman" w:cs="Times New Roman"/>
          <w:sz w:val="24"/>
          <w:szCs w:val="24"/>
        </w:rPr>
        <w:t xml:space="preserve">kembali lagi menghebohkan publik, pasalnya pasangan muda yang baru </w:t>
      </w:r>
      <w:r w:rsidR="005B067D">
        <w:rPr>
          <w:rFonts w:ascii="Times New Roman" w:hAnsi="Times New Roman" w:cs="Times New Roman"/>
          <w:sz w:val="24"/>
          <w:szCs w:val="24"/>
        </w:rPr>
        <w:t>menikah pada tanggal 19 Agustus 202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kompas.com","given":"","non-dropping-particle":"","parse-names":false,"suffix":""}],"id":"ITEM-1","issued":{"date-parts":[["2021"]]},"number-of-pages":"1","title":"Pernikahan Leslar","type":"report"},"uris":["http://www.mendeley.com/documents/?uuid=94b5e8f0-ff84-4cf4-8602-b7f49a126fca","http://www.mendeley.com/documents/?uuid=4a7b0cb8-736e-45f6-84bf-c2af21cca922"]}],"mendeley":{"formattedCitation":"(kompas.com, 2021)","plainTextFormattedCitation":"(kompas.com, 2021)","previouslyFormattedCitation":"(kompas.com, 2021)"},"properties":{"noteIndex":0},"schema":"https://github.com/citation-style-language/schema/raw/master/csl-citation.json"}</w:instrText>
      </w:r>
      <w:r>
        <w:rPr>
          <w:rFonts w:ascii="Times New Roman" w:hAnsi="Times New Roman" w:cs="Times New Roman"/>
          <w:sz w:val="24"/>
          <w:szCs w:val="24"/>
        </w:rPr>
        <w:fldChar w:fldCharType="separate"/>
      </w:r>
      <w:r w:rsidRPr="00BC3D35">
        <w:rPr>
          <w:rFonts w:ascii="Times New Roman" w:hAnsi="Times New Roman" w:cs="Times New Roman"/>
          <w:noProof/>
          <w:sz w:val="24"/>
          <w:szCs w:val="24"/>
        </w:rPr>
        <w:t>(kompas.com, 2021)</w:t>
      </w:r>
      <w:r>
        <w:rPr>
          <w:rFonts w:ascii="Times New Roman" w:hAnsi="Times New Roman" w:cs="Times New Roman"/>
          <w:sz w:val="24"/>
          <w:szCs w:val="24"/>
        </w:rPr>
        <w:fldChar w:fldCharType="end"/>
      </w:r>
      <w:r w:rsidR="005B067D">
        <w:rPr>
          <w:rFonts w:ascii="Times New Roman" w:hAnsi="Times New Roman" w:cs="Times New Roman"/>
          <w:sz w:val="24"/>
          <w:szCs w:val="24"/>
        </w:rPr>
        <w:t xml:space="preserve">. Semua </w:t>
      </w:r>
      <w:r>
        <w:rPr>
          <w:rFonts w:ascii="Times New Roman" w:hAnsi="Times New Roman" w:cs="Times New Roman"/>
          <w:sz w:val="24"/>
          <w:szCs w:val="24"/>
        </w:rPr>
        <w:t>warganet hampir mengenal dua artis ini yaitu Lesti Kejora dan Risky Bilar. Sesuai unggaha</w:t>
      </w:r>
      <w:r w:rsidR="005B067D">
        <w:rPr>
          <w:rFonts w:ascii="Times New Roman" w:hAnsi="Times New Roman" w:cs="Times New Roman"/>
          <w:sz w:val="24"/>
          <w:szCs w:val="24"/>
        </w:rPr>
        <w:t xml:space="preserve">n yang sering ditampilkan bahwa pasangan ini sering membagikan momen-momen bersama </w:t>
      </w:r>
      <w:r w:rsidR="00471060">
        <w:rPr>
          <w:rFonts w:ascii="Times New Roman" w:hAnsi="Times New Roman" w:cs="Times New Roman"/>
          <w:sz w:val="24"/>
          <w:szCs w:val="24"/>
        </w:rPr>
        <w:t>buah hati</w:t>
      </w:r>
      <w:r w:rsidR="005B067D">
        <w:rPr>
          <w:rFonts w:ascii="Times New Roman" w:hAnsi="Times New Roman" w:cs="Times New Roman"/>
          <w:sz w:val="24"/>
          <w:szCs w:val="24"/>
        </w:rPr>
        <w:t xml:space="preserve"> mereka, sebab kebahagiaan yang sering diunggah ke publik, pasangan ini mendapatkan penghargaan </w:t>
      </w:r>
      <w:r w:rsidR="005B067D" w:rsidRPr="005B067D">
        <w:rPr>
          <w:rFonts w:ascii="Times New Roman" w:hAnsi="Times New Roman" w:cs="Times New Roman"/>
          <w:i/>
          <w:sz w:val="24"/>
          <w:szCs w:val="24"/>
        </w:rPr>
        <w:t>best couple infotainment Awrds 2022</w:t>
      </w:r>
      <w:r w:rsidR="005B067D">
        <w:rPr>
          <w:rFonts w:ascii="Times New Roman" w:hAnsi="Times New Roman" w:cs="Times New Roman"/>
          <w:sz w:val="24"/>
          <w:szCs w:val="24"/>
        </w:rPr>
        <w:t xml:space="preserve"> </w:t>
      </w:r>
      <w:r w:rsidR="005B067D">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M","given":"Cita AryanI.","non-dropping-particle":"","parse-names":false,"suffix":""}],"id":"ITEM-1","issued":{"date-parts":[["2022"]]},"number-of-pages":"1","title":"Lesti Kejora dan Risky Bilar raih penghargaan Best Couple Infotainment Awards 2022 di tengah isu KDRT","type":"report"},"uris":["http://www.mendeley.com/documents/?uuid=81fa241b-52cb-4bc7-8403-d21ca150c3f4","http://www.mendeley.com/documents/?uuid=a4b4f668-85f5-45a1-a96c-358829478e9a"]}],"mendeley":{"formattedCitation":"(M, 2022)","plainTextFormattedCitation":"(M, 2022)","previouslyFormattedCitation":"(M, 2022)"},"properties":{"noteIndex":0},"schema":"https://github.com/citation-style-language/schema/raw/master/csl-citation.json"}</w:instrText>
      </w:r>
      <w:r w:rsidR="005B067D">
        <w:rPr>
          <w:rFonts w:ascii="Times New Roman" w:hAnsi="Times New Roman" w:cs="Times New Roman"/>
          <w:sz w:val="24"/>
          <w:szCs w:val="24"/>
        </w:rPr>
        <w:fldChar w:fldCharType="separate"/>
      </w:r>
      <w:r w:rsidR="005B067D" w:rsidRPr="005B067D">
        <w:rPr>
          <w:rFonts w:ascii="Times New Roman" w:hAnsi="Times New Roman" w:cs="Times New Roman"/>
          <w:noProof/>
          <w:sz w:val="24"/>
          <w:szCs w:val="24"/>
        </w:rPr>
        <w:t>(M, 2022)</w:t>
      </w:r>
      <w:r w:rsidR="005B067D">
        <w:rPr>
          <w:rFonts w:ascii="Times New Roman" w:hAnsi="Times New Roman" w:cs="Times New Roman"/>
          <w:sz w:val="24"/>
          <w:szCs w:val="24"/>
        </w:rPr>
        <w:fldChar w:fldCharType="end"/>
      </w:r>
      <w:r w:rsidR="005B067D">
        <w:rPr>
          <w:rFonts w:ascii="Times New Roman" w:hAnsi="Times New Roman" w:cs="Times New Roman"/>
          <w:sz w:val="24"/>
          <w:szCs w:val="24"/>
        </w:rPr>
        <w:t xml:space="preserve">. Namun ditengah penghargaan terbaik ini, adanya konflik yang muncul dalam kelurga mereka tepanya pada </w:t>
      </w:r>
      <w:r w:rsidR="00F06769">
        <w:rPr>
          <w:rFonts w:ascii="Times New Roman" w:hAnsi="Times New Roman" w:cs="Times New Roman"/>
          <w:sz w:val="24"/>
          <w:szCs w:val="24"/>
        </w:rPr>
        <w:t>tanggal 28 September 2022 pukul 01.51 WIB, Cil</w:t>
      </w:r>
      <w:r w:rsidR="00471060">
        <w:rPr>
          <w:rFonts w:ascii="Times New Roman" w:hAnsi="Times New Roman" w:cs="Times New Roman"/>
          <w:sz w:val="24"/>
          <w:szCs w:val="24"/>
        </w:rPr>
        <w:t>a</w:t>
      </w:r>
      <w:r w:rsidR="00F06769">
        <w:rPr>
          <w:rFonts w:ascii="Times New Roman" w:hAnsi="Times New Roman" w:cs="Times New Roman"/>
          <w:sz w:val="24"/>
          <w:szCs w:val="24"/>
        </w:rPr>
        <w:t xml:space="preserve">ndak Jakarta Selatan. Risky Billar disebut melakukan kekerasan fisik dengan mendorong dan membanting korban ke kasur serta mencekik leher korban sehingga jatuh ke lantai. Aksi kekerasan itu kembali terulang pada pukul 09.47 WIB. Saat itu Risky menarik tangan korban ke arah kamar mandi. Kemudian membanting korban ke lantai dan dilakukan berulang kali. Akibat tindakan KDRT tersebut, Lesti kemudian melapor ke polisi. Lesti juga harus menjalani perawatan medis dirumah sakit akibat luka-luka yang dialaminya </w:t>
      </w:r>
      <w:r w:rsidR="00F06769">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Indonesia","given":"CNN","non-dropping-particle":"","parse-names":false,"suffix":""}],"id":"ITEM-1","issued":{"date-parts":[["2022"]]},"number-of-pages":"1","title":"Risky Billar tersangka kasus KDRT Lesti Kejora","type":"report"},"uris":["http://www.mendeley.com/documents/?uuid=05f1b6c7-20c0-4d67-afc0-4433815c7401","http://www.mendeley.com/documents/?uuid=3a37915a-90a3-48f4-85a1-dd25a926be2a"]}],"mendeley":{"formattedCitation":"(Indonesia, 2022)","plainTextFormattedCitation":"(Indonesia, 2022)","previouslyFormattedCitation":"(Indonesia, 2022)"},"properties":{"noteIndex":0},"schema":"https://github.com/citation-style-language/schema/raw/master/csl-citation.json"}</w:instrText>
      </w:r>
      <w:r w:rsidR="00F06769">
        <w:rPr>
          <w:rFonts w:ascii="Times New Roman" w:hAnsi="Times New Roman" w:cs="Times New Roman"/>
          <w:sz w:val="24"/>
          <w:szCs w:val="24"/>
        </w:rPr>
        <w:fldChar w:fldCharType="separate"/>
      </w:r>
      <w:r w:rsidR="00F06769" w:rsidRPr="00F06769">
        <w:rPr>
          <w:rFonts w:ascii="Times New Roman" w:hAnsi="Times New Roman" w:cs="Times New Roman"/>
          <w:noProof/>
          <w:sz w:val="24"/>
          <w:szCs w:val="24"/>
        </w:rPr>
        <w:t>(Indonesia, 2022)</w:t>
      </w:r>
      <w:r w:rsidR="00F06769">
        <w:rPr>
          <w:rFonts w:ascii="Times New Roman" w:hAnsi="Times New Roman" w:cs="Times New Roman"/>
          <w:sz w:val="24"/>
          <w:szCs w:val="24"/>
        </w:rPr>
        <w:fldChar w:fldCharType="end"/>
      </w:r>
      <w:r w:rsidR="00F06769">
        <w:rPr>
          <w:rFonts w:ascii="Times New Roman" w:hAnsi="Times New Roman" w:cs="Times New Roman"/>
          <w:sz w:val="24"/>
          <w:szCs w:val="24"/>
        </w:rPr>
        <w:t xml:space="preserve">. </w:t>
      </w:r>
      <w:r w:rsidR="00471060">
        <w:rPr>
          <w:rFonts w:ascii="Times New Roman" w:hAnsi="Times New Roman" w:cs="Times New Roman"/>
          <w:sz w:val="24"/>
          <w:szCs w:val="24"/>
        </w:rPr>
        <w:t xml:space="preserve">Setelah proses penyelidikan dan pemeriksaan kepada tersangka atas laporan yang digugat, kasus ini tidak berlangsung serius karena pencabutan laporan yang dibuat oleh korban tepatnya pada tanggal 14 Oktober 2022 </w:t>
      </w:r>
      <w:r w:rsidR="00471060">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Ernes","given":"Yogi","non-dropping-particle":"","parse-names":false,"suffix":""}],"id":"ITEM-1","issued":{"date-parts":[["2022"]]},"number-of-pages":"1","title":"Pencabutan laporan Lesti kejora","type":"report"},"uris":["http://www.mendeley.com/documents/?uuid=c79e39ea-676d-4e6c-99ef-37ee14ccc81a","http://www.mendeley.com/documents/?uuid=a81342e1-3088-46d3-93f0-ce01ba2f4468"]}],"mendeley":{"formattedCitation":"(Ernes, 2022)","plainTextFormattedCitation":"(Ernes, 2022)","previouslyFormattedCitation":"(Ernes, 2022)"},"properties":{"noteIndex":0},"schema":"https://github.com/citation-style-language/schema/raw/master/csl-citation.json"}</w:instrText>
      </w:r>
      <w:r w:rsidR="00471060">
        <w:rPr>
          <w:rFonts w:ascii="Times New Roman" w:hAnsi="Times New Roman" w:cs="Times New Roman"/>
          <w:sz w:val="24"/>
          <w:szCs w:val="24"/>
        </w:rPr>
        <w:fldChar w:fldCharType="separate"/>
      </w:r>
      <w:r w:rsidR="00471060" w:rsidRPr="00471060">
        <w:rPr>
          <w:rFonts w:ascii="Times New Roman" w:hAnsi="Times New Roman" w:cs="Times New Roman"/>
          <w:noProof/>
          <w:sz w:val="24"/>
          <w:szCs w:val="24"/>
        </w:rPr>
        <w:t>(Ernes, 2022)</w:t>
      </w:r>
      <w:r w:rsidR="00471060">
        <w:rPr>
          <w:rFonts w:ascii="Times New Roman" w:hAnsi="Times New Roman" w:cs="Times New Roman"/>
          <w:sz w:val="24"/>
          <w:szCs w:val="24"/>
        </w:rPr>
        <w:fldChar w:fldCharType="end"/>
      </w:r>
      <w:r w:rsidR="008950B4">
        <w:rPr>
          <w:rFonts w:ascii="Times New Roman" w:hAnsi="Times New Roman" w:cs="Times New Roman"/>
          <w:sz w:val="24"/>
          <w:szCs w:val="24"/>
        </w:rPr>
        <w:t>. D</w:t>
      </w:r>
      <w:r w:rsidR="006E7D66">
        <w:rPr>
          <w:rFonts w:ascii="Times New Roman" w:hAnsi="Times New Roman" w:cs="Times New Roman"/>
          <w:sz w:val="24"/>
          <w:szCs w:val="24"/>
        </w:rPr>
        <w:t>iketahui tindakan KDRT diawali dengan perkelahian, diduga bahwa Risky Billar ketahuan chat mesra dengan seesorang</w:t>
      </w:r>
      <w:r w:rsidR="007E235E">
        <w:rPr>
          <w:rFonts w:ascii="Times New Roman" w:hAnsi="Times New Roman" w:cs="Times New Roman"/>
          <w:sz w:val="24"/>
          <w:szCs w:val="24"/>
        </w:rPr>
        <w:t xml:space="preserve"> atau berselingkuh </w:t>
      </w:r>
      <w:r w:rsidR="006E7D66">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Zulkodri","given":"M","non-dropping-particle":"","parse-names":false,"suffix":""}],"id":"ITEM-1","issued":{"date-parts":[["2022"]]},"number-of-pages":"1","title":"terungkp penyebab terjadinya KDRT Leslar","type":"report"},"uris":["http://www.mendeley.com/documents/?uuid=c8dd0455-f710-4e57-a318-326674fc8143","http://www.mendeley.com/documents/?uuid=3f1f4c63-32f8-4f11-ba23-3ee80378192c"]}],"mendeley":{"formattedCitation":"(Zulkodri, 2022)","plainTextFormattedCitation":"(Zulkodri, 2022)","previouslyFormattedCitation":"(Zulkodri, 2022)"},"properties":{"noteIndex":0},"schema":"https://github.com/citation-style-language/schema/raw/master/csl-citation.json"}</w:instrText>
      </w:r>
      <w:r w:rsidR="006E7D66">
        <w:rPr>
          <w:rFonts w:ascii="Times New Roman" w:hAnsi="Times New Roman" w:cs="Times New Roman"/>
          <w:sz w:val="24"/>
          <w:szCs w:val="24"/>
        </w:rPr>
        <w:fldChar w:fldCharType="separate"/>
      </w:r>
      <w:r w:rsidR="006E7D66" w:rsidRPr="006E7D66">
        <w:rPr>
          <w:rFonts w:ascii="Times New Roman" w:hAnsi="Times New Roman" w:cs="Times New Roman"/>
          <w:noProof/>
          <w:sz w:val="24"/>
          <w:szCs w:val="24"/>
        </w:rPr>
        <w:t>(Zulkodri, 2022)</w:t>
      </w:r>
      <w:r w:rsidR="006E7D66">
        <w:rPr>
          <w:rFonts w:ascii="Times New Roman" w:hAnsi="Times New Roman" w:cs="Times New Roman"/>
          <w:sz w:val="24"/>
          <w:szCs w:val="24"/>
        </w:rPr>
        <w:fldChar w:fldCharType="end"/>
      </w:r>
      <w:r w:rsidR="006E7D66">
        <w:rPr>
          <w:rFonts w:ascii="Times New Roman" w:hAnsi="Times New Roman" w:cs="Times New Roman"/>
          <w:sz w:val="24"/>
          <w:szCs w:val="24"/>
        </w:rPr>
        <w:t xml:space="preserve">. </w:t>
      </w:r>
      <w:r w:rsidR="007E235E">
        <w:rPr>
          <w:rFonts w:ascii="Times New Roman" w:hAnsi="Times New Roman" w:cs="Times New Roman"/>
          <w:sz w:val="24"/>
          <w:szCs w:val="24"/>
        </w:rPr>
        <w:t xml:space="preserve">Dengan demikian salah satu </w:t>
      </w:r>
      <w:r w:rsidR="008950B4">
        <w:rPr>
          <w:rFonts w:ascii="Times New Roman" w:hAnsi="Times New Roman" w:cs="Times New Roman"/>
          <w:sz w:val="24"/>
          <w:szCs w:val="24"/>
        </w:rPr>
        <w:t>motif</w:t>
      </w:r>
      <w:r w:rsidR="007E235E">
        <w:rPr>
          <w:rFonts w:ascii="Times New Roman" w:hAnsi="Times New Roman" w:cs="Times New Roman"/>
          <w:sz w:val="24"/>
          <w:szCs w:val="24"/>
        </w:rPr>
        <w:t xml:space="preserve"> KDRT yang dialami oleh Lesti yaitu perselingkuhan suami. Perlu dipertanyakan sebab perselingkuhannya, jika di tinjau kembali dari beberapa kasus lainnya, perselingkuhan terjadi disebabkan oleh kurang terpuaskan secara seksual, merasa tidak diharagai dan tidak Bahagia, </w:t>
      </w:r>
      <w:r w:rsidR="008950B4">
        <w:rPr>
          <w:rFonts w:ascii="Times New Roman" w:hAnsi="Times New Roman" w:cs="Times New Roman"/>
          <w:sz w:val="24"/>
          <w:szCs w:val="24"/>
        </w:rPr>
        <w:t xml:space="preserve">tidak terpuaskan secara emosional, merasakan cinta pada orang lain, keinginan untuk mendapatkan apresisasi dari orang lain, dan beberap penyebab lainnya. Dari sebab-sebab </w:t>
      </w:r>
      <w:r w:rsidR="008950B4">
        <w:rPr>
          <w:rFonts w:ascii="Times New Roman" w:hAnsi="Times New Roman" w:cs="Times New Roman"/>
          <w:sz w:val="24"/>
          <w:szCs w:val="24"/>
        </w:rPr>
        <w:lastRenderedPageBreak/>
        <w:t xml:space="preserve">demikian, kembali lagi pada kehidupan Lesti dan Bilar yang sering kali membagikan kebahagiaan dan keharmonisan keluarga sehingga dapat dipahami bahwa </w:t>
      </w:r>
      <w:r w:rsidR="006E7D66">
        <w:rPr>
          <w:rFonts w:ascii="Times New Roman" w:hAnsi="Times New Roman" w:cs="Times New Roman"/>
          <w:sz w:val="24"/>
          <w:szCs w:val="24"/>
        </w:rPr>
        <w:t>keharmonisan pasangan yang sering diunggah sejak awal pacaran dan berlanjut ke jenjang pernikahan tidak menjamin keluarga tersebut selalu baik. Pasangan yang terlih</w:t>
      </w:r>
      <w:r w:rsidR="008950B4">
        <w:rPr>
          <w:rFonts w:ascii="Times New Roman" w:hAnsi="Times New Roman" w:cs="Times New Roman"/>
          <w:sz w:val="24"/>
          <w:szCs w:val="24"/>
        </w:rPr>
        <w:t>a</w:t>
      </w:r>
      <w:r w:rsidR="006E7D66">
        <w:rPr>
          <w:rFonts w:ascii="Times New Roman" w:hAnsi="Times New Roman" w:cs="Times New Roman"/>
          <w:sz w:val="24"/>
          <w:szCs w:val="24"/>
        </w:rPr>
        <w:t xml:space="preserve">t romantis sekalipun </w:t>
      </w:r>
      <w:r w:rsidR="009C396F">
        <w:rPr>
          <w:rFonts w:ascii="Times New Roman" w:hAnsi="Times New Roman" w:cs="Times New Roman"/>
          <w:sz w:val="24"/>
          <w:szCs w:val="24"/>
        </w:rPr>
        <w:t xml:space="preserve">belum tentu memiliki kesetian </w:t>
      </w:r>
      <w:r w:rsidR="006E7D66">
        <w:rPr>
          <w:rFonts w:ascii="Times New Roman" w:hAnsi="Times New Roman" w:cs="Times New Roman"/>
          <w:sz w:val="24"/>
          <w:szCs w:val="24"/>
        </w:rPr>
        <w:t xml:space="preserve">terlihat jelas dari kasus ini. korban sebagai perempuan yang memiliki kelemahan sangatlah tertekan dengan kondisi keluarganya, dengan mempertimbangkan anak dan keluarga besar menjadikan korban tidak dapat mengambil keputusan yang tegas. </w:t>
      </w:r>
    </w:p>
    <w:p w14:paraId="6A7CF231" w14:textId="747BAFFE" w:rsidR="009C396F" w:rsidRDefault="00177F91" w:rsidP="00A061E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erkait dengan </w:t>
      </w:r>
      <w:r w:rsidR="008950B4">
        <w:rPr>
          <w:rFonts w:ascii="Times New Roman" w:hAnsi="Times New Roman" w:cs="Times New Roman"/>
          <w:sz w:val="24"/>
          <w:szCs w:val="24"/>
        </w:rPr>
        <w:t>Lesti</w:t>
      </w:r>
      <w:r>
        <w:rPr>
          <w:rFonts w:ascii="Times New Roman" w:hAnsi="Times New Roman" w:cs="Times New Roman"/>
          <w:sz w:val="24"/>
          <w:szCs w:val="24"/>
        </w:rPr>
        <w:t xml:space="preserve"> yang mengalami perbuatan tidak menyen</w:t>
      </w:r>
      <w:r w:rsidR="005141CE">
        <w:rPr>
          <w:rFonts w:ascii="Times New Roman" w:hAnsi="Times New Roman" w:cs="Times New Roman"/>
          <w:sz w:val="24"/>
          <w:szCs w:val="24"/>
        </w:rPr>
        <w:t>an</w:t>
      </w:r>
      <w:r>
        <w:rPr>
          <w:rFonts w:ascii="Times New Roman" w:hAnsi="Times New Roman" w:cs="Times New Roman"/>
          <w:sz w:val="24"/>
          <w:szCs w:val="24"/>
        </w:rPr>
        <w:t>gkan dari suaminya</w:t>
      </w:r>
      <w:r w:rsidR="008950B4">
        <w:rPr>
          <w:rFonts w:ascii="Times New Roman" w:hAnsi="Times New Roman" w:cs="Times New Roman"/>
          <w:sz w:val="24"/>
          <w:szCs w:val="24"/>
        </w:rPr>
        <w:t xml:space="preserve">, memberikan </w:t>
      </w:r>
      <w:r w:rsidR="008A06F9">
        <w:rPr>
          <w:rFonts w:ascii="Times New Roman" w:hAnsi="Times New Roman" w:cs="Times New Roman"/>
          <w:sz w:val="24"/>
          <w:szCs w:val="24"/>
        </w:rPr>
        <w:t xml:space="preserve">pemahaman bahwa </w:t>
      </w:r>
      <w:r w:rsidR="005141CE">
        <w:rPr>
          <w:rFonts w:ascii="Times New Roman" w:hAnsi="Times New Roman" w:cs="Times New Roman"/>
          <w:sz w:val="24"/>
          <w:szCs w:val="24"/>
        </w:rPr>
        <w:t>kekerasan sangatlah memperburuk kondisi fisik korban sehingga harus dirawat dirumah sakit. Mengenai tindakan kekerasan ini, Mansour Fakih</w:t>
      </w:r>
      <w:r w:rsidR="00F46BA4">
        <w:rPr>
          <w:rFonts w:ascii="Times New Roman" w:hAnsi="Times New Roman" w:cs="Times New Roman"/>
          <w:sz w:val="24"/>
          <w:szCs w:val="24"/>
        </w:rPr>
        <w:t xml:space="preserve"> melakukan suatu analisis gender dalam tulisannya yaitu Analisis Gender dan Transformasi. Menurutnya Gender merupakan bagian dari kehidupan sosial, justru merupakan korban dari ketidakadilan yang dibuat oleh sistem itu sendiri. Mengapa laki-laki selalu dianggap, menguasai semua ranah publik</w:t>
      </w:r>
      <w:r w:rsidR="002D3D2F">
        <w:rPr>
          <w:rFonts w:ascii="Times New Roman" w:hAnsi="Times New Roman" w:cs="Times New Roman"/>
          <w:sz w:val="24"/>
          <w:szCs w:val="24"/>
        </w:rPr>
        <w:t xml:space="preserve"> itu disebabkan sistem yangdibuat lebih mengarah kepada subordinasi peran domestik.</w:t>
      </w:r>
      <w:r w:rsidR="00F46BA4">
        <w:rPr>
          <w:rFonts w:ascii="Times New Roman" w:hAnsi="Times New Roman" w:cs="Times New Roman"/>
          <w:sz w:val="24"/>
          <w:szCs w:val="24"/>
        </w:rPr>
        <w:t xml:space="preserve"> </w:t>
      </w:r>
      <w:r w:rsidR="00333AC0">
        <w:rPr>
          <w:rFonts w:ascii="Times New Roman" w:hAnsi="Times New Roman" w:cs="Times New Roman"/>
          <w:sz w:val="24"/>
          <w:szCs w:val="24"/>
        </w:rPr>
        <w:t>Terkait dengan berbabagi analisis tentang ketidakadilan Monsour fakih menyebut analisis gender sebagai alat gerakan feminisme. Menurutya ada beberapa alasan mengapa perempuan menjadi tertindas, diantaranya:</w:t>
      </w:r>
    </w:p>
    <w:p w14:paraId="56642920" w14:textId="77777777" w:rsidR="00333AC0" w:rsidRPr="001046E3" w:rsidRDefault="00333AC0" w:rsidP="00A061E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Golongan Liberal</w:t>
      </w:r>
      <w:r w:rsidR="001046E3">
        <w:rPr>
          <w:rFonts w:ascii="Times New Roman" w:hAnsi="Times New Roman" w:cs="Times New Roman"/>
          <w:sz w:val="24"/>
          <w:szCs w:val="24"/>
        </w:rPr>
        <w:t xml:space="preserve">, </w:t>
      </w:r>
      <w:r w:rsidRPr="001046E3">
        <w:rPr>
          <w:rFonts w:ascii="Times New Roman" w:hAnsi="Times New Roman" w:cs="Times New Roman"/>
          <w:sz w:val="24"/>
          <w:szCs w:val="24"/>
        </w:rPr>
        <w:t>Golongan ini berpendapat bahwa terjadinya ketidak adilan bagi perempuan disebabkan karena kelemahan perempuan sendiri atas kebodohan dan sikap irasionalnya.</w:t>
      </w:r>
    </w:p>
    <w:p w14:paraId="5B8A9CF8" w14:textId="77777777" w:rsidR="00333AC0" w:rsidRPr="001046E3" w:rsidRDefault="00333AC0" w:rsidP="00A061E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Golongan Radikal</w:t>
      </w:r>
      <w:r w:rsidR="001046E3">
        <w:rPr>
          <w:rFonts w:ascii="Times New Roman" w:hAnsi="Times New Roman" w:cs="Times New Roman"/>
          <w:sz w:val="24"/>
          <w:szCs w:val="24"/>
        </w:rPr>
        <w:t xml:space="preserve">, </w:t>
      </w:r>
      <w:r w:rsidRPr="001046E3">
        <w:rPr>
          <w:rFonts w:ascii="Times New Roman" w:hAnsi="Times New Roman" w:cs="Times New Roman"/>
          <w:sz w:val="24"/>
          <w:szCs w:val="24"/>
        </w:rPr>
        <w:t>Golongan radikal berpendapat bahwa penindasan perempuan adalah dominasi laki-laki atas penguasaan fisik perempuan dimana laki-laki dianggap sebagai superior dari perempuan.</w:t>
      </w:r>
    </w:p>
    <w:p w14:paraId="6FB4C8F5" w14:textId="77777777" w:rsidR="00333AC0" w:rsidRPr="001046E3" w:rsidRDefault="00333AC0" w:rsidP="00A061E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Golongan Marxis</w:t>
      </w:r>
      <w:r w:rsidR="001046E3">
        <w:rPr>
          <w:rFonts w:ascii="Times New Roman" w:hAnsi="Times New Roman" w:cs="Times New Roman"/>
          <w:sz w:val="24"/>
          <w:szCs w:val="24"/>
        </w:rPr>
        <w:t xml:space="preserve">, </w:t>
      </w:r>
      <w:r w:rsidRPr="001046E3">
        <w:rPr>
          <w:rFonts w:ascii="Times New Roman" w:hAnsi="Times New Roman" w:cs="Times New Roman"/>
          <w:sz w:val="24"/>
          <w:szCs w:val="24"/>
        </w:rPr>
        <w:t>Golongan ini berpendapat bahwa penindasan disebabkan karena eksploitasi dalam hubungan produksi atau sistem kapitalisme yang membuat eksploitasi buruh perempuan.</w:t>
      </w:r>
    </w:p>
    <w:p w14:paraId="058E4A4E" w14:textId="17AD346F" w:rsidR="001046E3" w:rsidRDefault="00333AC0" w:rsidP="00A061E8">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Golongan Sosialis</w:t>
      </w:r>
      <w:r w:rsidR="001046E3">
        <w:rPr>
          <w:rFonts w:ascii="Times New Roman" w:hAnsi="Times New Roman" w:cs="Times New Roman"/>
          <w:sz w:val="24"/>
          <w:szCs w:val="24"/>
        </w:rPr>
        <w:t>, p</w:t>
      </w:r>
      <w:r w:rsidRPr="001046E3">
        <w:rPr>
          <w:rFonts w:ascii="Times New Roman" w:hAnsi="Times New Roman" w:cs="Times New Roman"/>
          <w:sz w:val="24"/>
          <w:szCs w:val="24"/>
        </w:rPr>
        <w:t>enindasan terhadap perempuan merupakan sifat yang structural. Perempuan akan meraih kesamaan jika urusan domestic (Rumah tangga)</w:t>
      </w:r>
      <w:r w:rsidR="001046E3" w:rsidRPr="001046E3">
        <w:rPr>
          <w:rFonts w:ascii="Times New Roman" w:hAnsi="Times New Roman" w:cs="Times New Roman"/>
          <w:sz w:val="24"/>
          <w:szCs w:val="24"/>
        </w:rPr>
        <w:t xml:space="preserve"> ditransformasikan menjadi industry sosial dan urusan menjaga serta mendidik anak menjadi urusan publik.</w:t>
      </w:r>
      <w:r w:rsidR="00EC53F0">
        <w:rPr>
          <w:rFonts w:ascii="Times New Roman" w:hAnsi="Times New Roman" w:cs="Times New Roman"/>
          <w:sz w:val="24"/>
          <w:szCs w:val="24"/>
        </w:rPr>
        <w:t xml:space="preserve"> </w:t>
      </w:r>
      <w:r w:rsidR="00B751F4">
        <w:rPr>
          <w:rFonts w:ascii="Times New Roman" w:hAnsi="Times New Roman" w:cs="Times New Roman"/>
          <w:sz w:val="24"/>
          <w:szCs w:val="24"/>
        </w:rPr>
        <w:fldChar w:fldCharType="begin" w:fldLock="1"/>
      </w:r>
      <w:r w:rsidR="00140B06">
        <w:rPr>
          <w:rFonts w:ascii="Times New Roman" w:hAnsi="Times New Roman" w:cs="Times New Roman"/>
          <w:sz w:val="24"/>
          <w:szCs w:val="24"/>
        </w:rPr>
        <w:instrText>ADDIN CSL_CITATION {"citationItems":[{"id":"ITEM-1","itemData":{"author":[{"dropping-particle":"","family":"Asman","given":"","non-dropping-particle":"","parse-names":false,"suffix":""}],"container-title":"Rahma.Id","id":"ITEM-1","issued":{"date-parts":[["2022"]]},"page":"1","title":"Analisis Gender dalam Pandangan Mansour Fakih","type":"webpage"},"uris":["http://www.mendeley.com/documents/?uuid=7ca5a0d2-0da4-43fe-8480-c8486ae803f3","http://www.mendeley.com/documents/?uuid=4dd81ae7-2826-47d7-99cf-7224edf1d380"]}],"mendeley":{"formattedCitation":"(Asman, 2022)","plainTextFormattedCitation":"(Asman, 2022)","previouslyFormattedCitation":"(Asman, 2022)"},"properties":{"noteIndex":0},"schema":"https://github.com/citation-style-language/schema/raw/master/csl-citation.json"}</w:instrText>
      </w:r>
      <w:r w:rsidR="00B751F4">
        <w:rPr>
          <w:rFonts w:ascii="Times New Roman" w:hAnsi="Times New Roman" w:cs="Times New Roman"/>
          <w:sz w:val="24"/>
          <w:szCs w:val="24"/>
        </w:rPr>
        <w:fldChar w:fldCharType="separate"/>
      </w:r>
      <w:r w:rsidR="00B751F4" w:rsidRPr="00B751F4">
        <w:rPr>
          <w:rFonts w:ascii="Times New Roman" w:hAnsi="Times New Roman" w:cs="Times New Roman"/>
          <w:noProof/>
          <w:sz w:val="24"/>
          <w:szCs w:val="24"/>
        </w:rPr>
        <w:t>(Asman, 2022)</w:t>
      </w:r>
      <w:r w:rsidR="00B751F4">
        <w:rPr>
          <w:rFonts w:ascii="Times New Roman" w:hAnsi="Times New Roman" w:cs="Times New Roman"/>
          <w:sz w:val="24"/>
          <w:szCs w:val="24"/>
        </w:rPr>
        <w:fldChar w:fldCharType="end"/>
      </w:r>
    </w:p>
    <w:p w14:paraId="4C2CE7E4" w14:textId="77777777" w:rsidR="00C40DEC" w:rsidRDefault="001046E3" w:rsidP="00C40D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keempat golongan diatas, Monsour berpendapat bahwa gerakan feminisme bukanlah alat penggerakan untuk melawan laki-laki melainkan </w:t>
      </w:r>
      <w:r w:rsidR="0043345B">
        <w:rPr>
          <w:rFonts w:ascii="Times New Roman" w:hAnsi="Times New Roman" w:cs="Times New Roman"/>
          <w:sz w:val="24"/>
          <w:szCs w:val="24"/>
        </w:rPr>
        <w:t>melawan sistem sosial yang membuat ketidakadilan terjadi. Sebab ketidakadilan yang dihadapi perempuan berada dalam lingkungan sosial dimana dia berada sehingga konsep tentang keberadaan perempuan harus dirubah. Dengan mel</w:t>
      </w:r>
      <w:r w:rsidR="008A06F9">
        <w:rPr>
          <w:rFonts w:ascii="Times New Roman" w:hAnsi="Times New Roman" w:cs="Times New Roman"/>
          <w:sz w:val="24"/>
          <w:szCs w:val="24"/>
        </w:rPr>
        <w:t>i</w:t>
      </w:r>
      <w:r w:rsidR="0043345B">
        <w:rPr>
          <w:rFonts w:ascii="Times New Roman" w:hAnsi="Times New Roman" w:cs="Times New Roman"/>
          <w:sz w:val="24"/>
          <w:szCs w:val="24"/>
        </w:rPr>
        <w:t xml:space="preserve">hat kasus yang dialami Lesti Kejora, setelah dia menerima perlakukan kekerasan dari suaminya kemudian keputusan terakhir yang diambilnya sebagai tindakan penyelesaian konflik yaitu mencabut laporan dan memberikan kesempatan kedua bagi suaminya untuk menjalin hubungan yang lebih baik kembali. </w:t>
      </w:r>
      <w:r w:rsidR="002912A3">
        <w:rPr>
          <w:rFonts w:ascii="Times New Roman" w:hAnsi="Times New Roman" w:cs="Times New Roman"/>
          <w:sz w:val="24"/>
          <w:szCs w:val="24"/>
        </w:rPr>
        <w:t xml:space="preserve">Bagi para pendengar berita atau bagi warga netizen hal ini merupakan keputusan yang menjanggal, sebab kasusu kekerasan yang dialaminya sangatlah keterlaluan. Akan muncul pertanyaan-pertanyaan mengapa keputusan ini </w:t>
      </w:r>
      <w:r w:rsidR="00F9760F">
        <w:rPr>
          <w:rFonts w:ascii="Times New Roman" w:hAnsi="Times New Roman" w:cs="Times New Roman"/>
          <w:sz w:val="24"/>
          <w:szCs w:val="24"/>
        </w:rPr>
        <w:t>sem</w:t>
      </w:r>
      <w:r w:rsidR="008A06F9">
        <w:rPr>
          <w:rFonts w:ascii="Times New Roman" w:hAnsi="Times New Roman" w:cs="Times New Roman"/>
          <w:sz w:val="24"/>
          <w:szCs w:val="24"/>
        </w:rPr>
        <w:t>u</w:t>
      </w:r>
      <w:r w:rsidR="00F9760F">
        <w:rPr>
          <w:rFonts w:ascii="Times New Roman" w:hAnsi="Times New Roman" w:cs="Times New Roman"/>
          <w:sz w:val="24"/>
          <w:szCs w:val="24"/>
        </w:rPr>
        <w:t>dah itu dilakukan oleh Lesti sebagai korban tindakan kekerasan. Tanpa Netizen telusur</w:t>
      </w:r>
      <w:r w:rsidR="008A06F9">
        <w:rPr>
          <w:rFonts w:ascii="Times New Roman" w:hAnsi="Times New Roman" w:cs="Times New Roman"/>
          <w:sz w:val="24"/>
          <w:szCs w:val="24"/>
        </w:rPr>
        <w:t>i</w:t>
      </w:r>
      <w:r w:rsidR="00F9760F">
        <w:rPr>
          <w:rFonts w:ascii="Times New Roman" w:hAnsi="Times New Roman" w:cs="Times New Roman"/>
          <w:sz w:val="24"/>
          <w:szCs w:val="24"/>
        </w:rPr>
        <w:t xml:space="preserve"> bahwa dasarnya Lesti telah memikirkan banyak hal dengan pertimban</w:t>
      </w:r>
      <w:r w:rsidR="008A06F9">
        <w:rPr>
          <w:rFonts w:ascii="Times New Roman" w:hAnsi="Times New Roman" w:cs="Times New Roman"/>
          <w:sz w:val="24"/>
          <w:szCs w:val="24"/>
        </w:rPr>
        <w:t>ga</w:t>
      </w:r>
      <w:r w:rsidR="00F9760F">
        <w:rPr>
          <w:rFonts w:ascii="Times New Roman" w:hAnsi="Times New Roman" w:cs="Times New Roman"/>
          <w:sz w:val="24"/>
          <w:szCs w:val="24"/>
        </w:rPr>
        <w:t xml:space="preserve">n </w:t>
      </w:r>
      <w:r w:rsidR="008A06F9">
        <w:rPr>
          <w:rFonts w:ascii="Times New Roman" w:hAnsi="Times New Roman" w:cs="Times New Roman"/>
          <w:sz w:val="24"/>
          <w:szCs w:val="24"/>
        </w:rPr>
        <w:t>r</w:t>
      </w:r>
      <w:r w:rsidR="00F9760F">
        <w:rPr>
          <w:rFonts w:ascii="Times New Roman" w:hAnsi="Times New Roman" w:cs="Times New Roman"/>
          <w:sz w:val="24"/>
          <w:szCs w:val="24"/>
        </w:rPr>
        <w:t xml:space="preserve">asional dan perasaan untuk memutuskan seperti apa hubungan dengan suaminya. Kembali lagi ke kasus kekerasan bahwa pada saat Bilar melakukan tindakan kekerasan pada Lesti </w:t>
      </w:r>
      <w:r w:rsidR="008A06F9">
        <w:rPr>
          <w:rFonts w:ascii="Times New Roman" w:hAnsi="Times New Roman" w:cs="Times New Roman"/>
          <w:sz w:val="24"/>
          <w:szCs w:val="24"/>
        </w:rPr>
        <w:t xml:space="preserve">secara tidak langsung dia </w:t>
      </w:r>
      <w:r w:rsidR="00F9760F">
        <w:rPr>
          <w:rFonts w:ascii="Times New Roman" w:hAnsi="Times New Roman" w:cs="Times New Roman"/>
          <w:sz w:val="24"/>
          <w:szCs w:val="24"/>
        </w:rPr>
        <w:t>telah melakukan perceraian atau talak 1 pada istirinya, tetapi bagaimana dengan Lesti yang mempertahankan Rumah Tan</w:t>
      </w:r>
      <w:r w:rsidR="008A06F9">
        <w:rPr>
          <w:rFonts w:ascii="Times New Roman" w:hAnsi="Times New Roman" w:cs="Times New Roman"/>
          <w:sz w:val="24"/>
          <w:szCs w:val="24"/>
        </w:rPr>
        <w:t>g</w:t>
      </w:r>
      <w:r w:rsidR="00F9760F">
        <w:rPr>
          <w:rFonts w:ascii="Times New Roman" w:hAnsi="Times New Roman" w:cs="Times New Roman"/>
          <w:sz w:val="24"/>
          <w:szCs w:val="24"/>
        </w:rPr>
        <w:t>ga</w:t>
      </w:r>
      <w:r w:rsidR="008A06F9">
        <w:rPr>
          <w:rFonts w:ascii="Times New Roman" w:hAnsi="Times New Roman" w:cs="Times New Roman"/>
          <w:sz w:val="24"/>
          <w:szCs w:val="24"/>
        </w:rPr>
        <w:t>nya</w:t>
      </w:r>
      <w:r w:rsidR="00F9760F">
        <w:rPr>
          <w:rFonts w:ascii="Times New Roman" w:hAnsi="Times New Roman" w:cs="Times New Roman"/>
          <w:sz w:val="24"/>
          <w:szCs w:val="24"/>
        </w:rPr>
        <w:t xml:space="preserve">. Berdasarkan hasil wawancara dengan pihak media salah satu alasan mengapa lesti tetap mempertahankan Bilar karena ada baby L atau anak mereka. </w:t>
      </w:r>
      <w:r w:rsidR="008A06F9">
        <w:rPr>
          <w:rFonts w:ascii="Times New Roman" w:hAnsi="Times New Roman" w:cs="Times New Roman"/>
          <w:sz w:val="24"/>
          <w:szCs w:val="24"/>
        </w:rPr>
        <w:t xml:space="preserve">Nampaknya keberadaan </w:t>
      </w:r>
      <w:r w:rsidR="00F9760F">
        <w:rPr>
          <w:rFonts w:ascii="Times New Roman" w:hAnsi="Times New Roman" w:cs="Times New Roman"/>
          <w:sz w:val="24"/>
          <w:szCs w:val="24"/>
        </w:rPr>
        <w:t>Anak sebagai salah satu alasan karena pertimbang</w:t>
      </w:r>
      <w:r w:rsidR="008A06F9">
        <w:rPr>
          <w:rFonts w:ascii="Times New Roman" w:hAnsi="Times New Roman" w:cs="Times New Roman"/>
          <w:sz w:val="24"/>
          <w:szCs w:val="24"/>
        </w:rPr>
        <w:t>a</w:t>
      </w:r>
      <w:r w:rsidR="00F9760F">
        <w:rPr>
          <w:rFonts w:ascii="Times New Roman" w:hAnsi="Times New Roman" w:cs="Times New Roman"/>
          <w:sz w:val="24"/>
          <w:szCs w:val="24"/>
        </w:rPr>
        <w:t xml:space="preserve">n psikologis anak, untuk melindungi anak, </w:t>
      </w:r>
      <w:proofErr w:type="gramStart"/>
      <w:r w:rsidR="00F9760F">
        <w:rPr>
          <w:rFonts w:ascii="Times New Roman" w:hAnsi="Times New Roman" w:cs="Times New Roman"/>
          <w:sz w:val="24"/>
          <w:szCs w:val="24"/>
        </w:rPr>
        <w:t>membesarkan ,</w:t>
      </w:r>
      <w:proofErr w:type="gramEnd"/>
      <w:r w:rsidR="00F9760F">
        <w:rPr>
          <w:rFonts w:ascii="Times New Roman" w:hAnsi="Times New Roman" w:cs="Times New Roman"/>
          <w:sz w:val="24"/>
          <w:szCs w:val="24"/>
        </w:rPr>
        <w:t xml:space="preserve"> haruslah ada dua sosok lengkap disampingnya. Dalam pertumbuhan anak, haruslah disertai dengan kasih sayang mama dan papa, jika Lesti melanjutkan masalah ini ditahap perceraian maka dampaknya kepada anak yang harus hidup tanpa satu sosok orangtua disampingnya. Selain dari </w:t>
      </w:r>
      <w:r w:rsidR="00FD1DC8">
        <w:rPr>
          <w:rFonts w:ascii="Times New Roman" w:hAnsi="Times New Roman" w:cs="Times New Roman"/>
          <w:sz w:val="24"/>
          <w:szCs w:val="24"/>
        </w:rPr>
        <w:t>alasan anak, tampaknya Lesti juga mempertimbangkan keluarganya. Jika dirinya dan suami harus berpisah atau bercerai maka hal ini menjadi tabuh bagi keluarganya. Adanya pikiran-pikiran dari masyarakat tentang kelurga besarnya. Bagaimana pandangan umum tentang kehormatan keluarganya</w:t>
      </w:r>
      <w:r w:rsidR="008A06F9">
        <w:rPr>
          <w:rFonts w:ascii="Times New Roman" w:hAnsi="Times New Roman" w:cs="Times New Roman"/>
          <w:sz w:val="24"/>
          <w:szCs w:val="24"/>
        </w:rPr>
        <w:t>. H</w:t>
      </w:r>
      <w:r w:rsidR="00FD1DC8">
        <w:rPr>
          <w:rFonts w:ascii="Times New Roman" w:hAnsi="Times New Roman" w:cs="Times New Roman"/>
          <w:sz w:val="24"/>
          <w:szCs w:val="24"/>
        </w:rPr>
        <w:t xml:space="preserve">al ini tentunya menjadi sebuah penekanan bagi Lesti selaku korban. Selain mengalami kekerasan Lesti juga mengalami stress dan gangguan psikologis. Sebab dia tidak begitu meyakinkan dirinya apakah keputusan yang diambilnya ini menjadi jaminan bahwa dirinya tidak </w:t>
      </w:r>
      <w:proofErr w:type="gramStart"/>
      <w:r w:rsidR="00FD1DC8">
        <w:rPr>
          <w:rFonts w:ascii="Times New Roman" w:hAnsi="Times New Roman" w:cs="Times New Roman"/>
          <w:sz w:val="24"/>
          <w:szCs w:val="24"/>
        </w:rPr>
        <w:t>akan</w:t>
      </w:r>
      <w:proofErr w:type="gramEnd"/>
      <w:r w:rsidR="00FD1DC8">
        <w:rPr>
          <w:rFonts w:ascii="Times New Roman" w:hAnsi="Times New Roman" w:cs="Times New Roman"/>
          <w:sz w:val="24"/>
          <w:szCs w:val="24"/>
        </w:rPr>
        <w:t xml:space="preserve"> diperlakukan dengan kasar kembali. </w:t>
      </w:r>
    </w:p>
    <w:p w14:paraId="5792ADB3" w14:textId="77777777" w:rsidR="00C40DEC" w:rsidRDefault="00FD1DC8" w:rsidP="00C40D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kondisi yang dialami dan dihadapi korban, dapat dipahami bahwa perempuan sangatlah lemah, terkadang perempuan tidak begitu memikirkan dir</w:t>
      </w:r>
      <w:r w:rsidR="00DF79DF">
        <w:rPr>
          <w:rFonts w:ascii="Times New Roman" w:hAnsi="Times New Roman" w:cs="Times New Roman"/>
          <w:sz w:val="24"/>
          <w:szCs w:val="24"/>
        </w:rPr>
        <w:t xml:space="preserve">inya, perempuan tidak begitu memikirkan sakitnya perlaakuan yang dialaminya. Perempuan selalu menggunakan perasaan </w:t>
      </w:r>
      <w:r w:rsidR="00DF79DF">
        <w:rPr>
          <w:rFonts w:ascii="Times New Roman" w:hAnsi="Times New Roman" w:cs="Times New Roman"/>
          <w:sz w:val="24"/>
          <w:szCs w:val="24"/>
        </w:rPr>
        <w:lastRenderedPageBreak/>
        <w:t>yang membuat dirinya diperlakukan seenaknya. Perempuan selalu berlari dari ketidaknyamananya dengan menggunakan perasaan sebagai obat penenang walaupun dirinya tidak begitu tahu sampai kapankah dia akan bahagia. Itulah per</w:t>
      </w:r>
      <w:r w:rsidR="008A06F9">
        <w:rPr>
          <w:rFonts w:ascii="Times New Roman" w:hAnsi="Times New Roman" w:cs="Times New Roman"/>
          <w:sz w:val="24"/>
          <w:szCs w:val="24"/>
        </w:rPr>
        <w:t>e</w:t>
      </w:r>
      <w:r w:rsidR="00DF79DF">
        <w:rPr>
          <w:rFonts w:ascii="Times New Roman" w:hAnsi="Times New Roman" w:cs="Times New Roman"/>
          <w:sz w:val="24"/>
          <w:szCs w:val="24"/>
        </w:rPr>
        <w:t xml:space="preserve">mpuan yang selalu mengutamkan kebahagiaan keluarga, anak, pasangan dan orang-orang yang disayanginya. </w:t>
      </w:r>
      <w:r w:rsidR="008B0D18">
        <w:rPr>
          <w:rFonts w:ascii="Times New Roman" w:hAnsi="Times New Roman" w:cs="Times New Roman"/>
          <w:sz w:val="24"/>
          <w:szCs w:val="24"/>
        </w:rPr>
        <w:t>Terkait dengan keputusan-keputusan yang demikian akan menjadi pertanyaan-pertanyaan penting apakah perempuan tidak bisa membahagika dirinya sendiri, sebab banyak kasusu yang dihadapi perempuan mereka selalu bergantung kepada pasangan, mereka bersedia memperbaiki hubungan dengan pelaku kekerasan asalkan tidak saling meninggalkan. Pertanyaan-pertanyaan demikiann menjadikan perempuan sebagai mahkluk yang sangat bergantung pada laki-laki. Jika dilihat dari perekonomian Lesti sebagai korban kekerasan, maka pertanyaan yang serupa muncul, namun hal ini tidak begitu menjawab karen</w:t>
      </w:r>
      <w:r w:rsidR="00537B2F">
        <w:rPr>
          <w:rFonts w:ascii="Times New Roman" w:hAnsi="Times New Roman" w:cs="Times New Roman"/>
          <w:sz w:val="24"/>
          <w:szCs w:val="24"/>
        </w:rPr>
        <w:t>a</w:t>
      </w:r>
      <w:r w:rsidR="008B0D18">
        <w:rPr>
          <w:rFonts w:ascii="Times New Roman" w:hAnsi="Times New Roman" w:cs="Times New Roman"/>
          <w:sz w:val="24"/>
          <w:szCs w:val="24"/>
        </w:rPr>
        <w:t xml:space="preserve"> Lesti adalah seorang penyanyi yang memiliki harta yang sangat b</w:t>
      </w:r>
      <w:r w:rsidR="00537B2F">
        <w:rPr>
          <w:rFonts w:ascii="Times New Roman" w:hAnsi="Times New Roman" w:cs="Times New Roman"/>
          <w:sz w:val="24"/>
          <w:szCs w:val="24"/>
        </w:rPr>
        <w:t>erlimpah</w:t>
      </w:r>
      <w:r w:rsidR="008B0D18">
        <w:rPr>
          <w:rFonts w:ascii="Times New Roman" w:hAnsi="Times New Roman" w:cs="Times New Roman"/>
          <w:sz w:val="24"/>
          <w:szCs w:val="24"/>
        </w:rPr>
        <w:t xml:space="preserve"> sebagai pelengkap dalam hidupnya, dia memiliki kemewahan, tetapi nampaknya kekayaan tidaklah dipandang sebagai kebahagiaan yang utama. Sebab </w:t>
      </w:r>
      <w:r w:rsidR="00537B2F">
        <w:rPr>
          <w:rFonts w:ascii="Times New Roman" w:hAnsi="Times New Roman" w:cs="Times New Roman"/>
          <w:sz w:val="24"/>
          <w:szCs w:val="24"/>
        </w:rPr>
        <w:t xml:space="preserve">selain </w:t>
      </w:r>
      <w:r w:rsidR="008B0D18">
        <w:rPr>
          <w:rFonts w:ascii="Times New Roman" w:hAnsi="Times New Roman" w:cs="Times New Roman"/>
          <w:sz w:val="24"/>
          <w:szCs w:val="24"/>
        </w:rPr>
        <w:t xml:space="preserve">memenuhi kebutuhan perasaan adalah hal yang paling penting bagi perempuan, karena rasa cinta dan sayang yang terlalu dalam tidak begitu mempertimbangkan </w:t>
      </w:r>
      <w:r w:rsidR="002E0838">
        <w:rPr>
          <w:rFonts w:ascii="Times New Roman" w:hAnsi="Times New Roman" w:cs="Times New Roman"/>
          <w:sz w:val="24"/>
          <w:szCs w:val="24"/>
        </w:rPr>
        <w:t xml:space="preserve">luka yang diterimanya. </w:t>
      </w:r>
    </w:p>
    <w:p w14:paraId="08DA1711" w14:textId="57B2FC69" w:rsidR="002E0838" w:rsidRDefault="002E0838" w:rsidP="00C40D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b realita-realita yang demikian, maka feminis dalam analisis gender, perlu dipertajam kembali. Manusia dalam hal ini laki-laki dan perempuan tidaklah dihadirkan untuk saling merendahkan, menindas, dan menyakiti. Melainkan untuk saling melengkapi ketidaksempurnaan. Dalam Kejadian 1:27 “Maka Allah menciptakan manusia itu menurut gambar Allah diciptakanNya dia; laki-laki dan perempuan diciptakanNya mereka”. Berdasarkan teks Alkitab ini memberikan sebuah kesadaran bagi manusia bahwa tidak ada perbedaan untuk laki-laki dan perempuan sebab mereka sama-sama ciptaan Allah yang serupa dengan Allah, sehingga dalam relasinya sebagai manusia mereka sama-sama memiliki nikai fungsi yang sama tidak ada status yang lebih istimewa dari satu pihak dibanding pihak yang lainnya karena semuanaya sama. Sama-sama harus diperlakukan dengan baik dan benar, dengan saling mengingat sebagai satu kesatuan Allah yang diciptakan karena kehendakNya. </w:t>
      </w:r>
      <w:r w:rsidR="00EC53F0">
        <w:rPr>
          <w:rFonts w:ascii="Times New Roman" w:hAnsi="Times New Roman" w:cs="Times New Roman"/>
          <w:sz w:val="24"/>
          <w:szCs w:val="24"/>
        </w:rPr>
        <w:t xml:space="preserve">Dlama 1 Korintus 11:11 “namun demikian, dalam Tuhan tidak ada perempuan tanpa laki-laki dan tidak ada laki-laki tanpa perempuan” ayat Alkitab ini sebagai kejelasan dalam relasi manusia sebagai suami-istri, untuk menghindari konsep lelaki sebagai kepala keluarga yang beranggapan bahwa dirinya adalah orang pertama dalam kelurga sedangkan istri atau perempuan sebagai nomor dua dalam struktur keluarga. Teks dalan 1 Korintus 11:11 memberikan sebuah kesadaran penting bahwa </w:t>
      </w:r>
      <w:r w:rsidR="00EC53F0">
        <w:rPr>
          <w:rFonts w:ascii="Times New Roman" w:hAnsi="Times New Roman" w:cs="Times New Roman"/>
          <w:sz w:val="24"/>
          <w:szCs w:val="24"/>
        </w:rPr>
        <w:lastRenderedPageBreak/>
        <w:t xml:space="preserve">suksesnya keluarga bukan saja dilihat kareana hebaatnya kepala keluarga tetapi bagaimana relasi pasangan dalam keluarga yang mampu saling melengakapi, mendukung, memahami dan saling mendukung. Sebab sekuat-kuatnya lelaki dia tidak akan mampu tanpa perempuan yang baik disampingnya begitupun sebaliknya. Dari pandaangan ini maka benar bahwa laki-laki akan menglami kesempurnaan tanpa perempuan begitupun sebaliknya, sehingga untuk mempertahankan atau menghindari tindakan-tindakan yang tidak etis dalam Rumah Tangga maka perempuan dan laaki-laki harus saling </w:t>
      </w:r>
      <w:r w:rsidR="0008009B">
        <w:rPr>
          <w:rFonts w:ascii="Times New Roman" w:hAnsi="Times New Roman" w:cs="Times New Roman"/>
          <w:sz w:val="24"/>
          <w:szCs w:val="24"/>
        </w:rPr>
        <w:t xml:space="preserve"> </w:t>
      </w:r>
      <w:r w:rsidR="00EC53F0">
        <w:rPr>
          <w:rFonts w:ascii="Times New Roman" w:hAnsi="Times New Roman" w:cs="Times New Roman"/>
          <w:sz w:val="24"/>
          <w:szCs w:val="24"/>
        </w:rPr>
        <w:t xml:space="preserve">menghargai sebagaimana mereka adalah dua orang yang sama-sama diciptakan Allah dalam kesempuraaNya mereka sama-sama dipertemukan untuk saling mencintai dam dan membagi kasih sayang. </w:t>
      </w:r>
    </w:p>
    <w:p w14:paraId="68300FC0" w14:textId="77777777" w:rsidR="00A061E8" w:rsidRPr="00A061E8" w:rsidRDefault="00A061E8" w:rsidP="00C40DEC">
      <w:pPr>
        <w:spacing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14:paraId="16D925B3" w14:textId="7CC892E2" w:rsidR="009735C2" w:rsidRDefault="00B751F4" w:rsidP="00C40D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eminsme menjadi sebuah gerakan yang menduniawi sejak abad ke-19, hal ini dilatar belakangi oleh berbagai perlakuan-perlakuan yang tidak baik dari pihak yang menganggap mereka berkuasa. Gerakan feminisme sebagai suara kebebasan bagi perempuan yang pada masa itu mengalami ketertindasan dari laki-laki. Fungsi perempun didunia yang hanya dipanadang untuk menikah, pemuas sex dan mengurusi urusan Rumah Tangga. Konsep ini dibatlkan atau dibantah oleh para penggerak gerakan Fenisme. Dengan menguak satu pernyataan penting bahwa baik laki-laki maupun perempuan sama-sama memi</w:t>
      </w:r>
      <w:r w:rsidR="007C07C2">
        <w:rPr>
          <w:rFonts w:ascii="Times New Roman" w:hAnsi="Times New Roman" w:cs="Times New Roman"/>
          <w:sz w:val="24"/>
          <w:szCs w:val="24"/>
        </w:rPr>
        <w:t xml:space="preserve">liki hak dan kewajiban. Sehingga tidak harus diberlakukan dengan sewenangnya. Laki-laki maupun perempun adalah sama-sama ciptaan Allah yng memiliki fungsi untung saling melengkapi. Dari gerakan feminis memuncylkan sebuah analisis penting untuk kedua pihak ini yaitu analisis gender. Bahwasannya yang hanya mejadi pembeda antara laki-laki dan perempua yaitu jenis kelamin, karena jenis kelamin adalah sesuatu yang kodrati tidak dapat dirubah dan berasal dari sang pencipta, itulah mengapa disebut laki-laki dan perempuan. Namun dalam relasi sosial tidak ada yang harus dibedakan antara perempuan dan laki-laki. Mereka memiliki nilai kualitas dan kuantitas yang sama, sehingga tidak ada yang lebih kuat maupun lemah hanya saja bagaimana cara pandang tersebut dilihat. Terkait dengan analisis gender dalam gerakan feminisme melihat sebuah kasus yang lahir dari artis indonesia yaitu Lesti Kejora yang mendapatkan perlakukan Kekerasan Dalam Rumah Tangga (KDRT) dari suaminya, Risky Billar. Hal ini tentu mengguncangkan publik sebab dikenal baik oleh warganet bahwa pasanagn ini selalu menunjukan kebrsamaan yang sangat romantis didepan media bersama anak mereka. Dampak dari tindakan kekerasan ialah korban mendapatkan </w:t>
      </w:r>
      <w:r w:rsidR="007C07C2">
        <w:rPr>
          <w:rFonts w:ascii="Times New Roman" w:hAnsi="Times New Roman" w:cs="Times New Roman"/>
          <w:sz w:val="24"/>
          <w:szCs w:val="24"/>
        </w:rPr>
        <w:lastRenderedPageBreak/>
        <w:t xml:space="preserve">perawatan khusus di Rumah Sakit, </w:t>
      </w:r>
      <w:proofErr w:type="gramStart"/>
      <w:r w:rsidR="007C07C2">
        <w:rPr>
          <w:rFonts w:ascii="Times New Roman" w:hAnsi="Times New Roman" w:cs="Times New Roman"/>
          <w:sz w:val="24"/>
          <w:szCs w:val="24"/>
        </w:rPr>
        <w:t>namun  yang</w:t>
      </w:r>
      <w:proofErr w:type="gramEnd"/>
      <w:r w:rsidR="007C07C2">
        <w:rPr>
          <w:rFonts w:ascii="Times New Roman" w:hAnsi="Times New Roman" w:cs="Times New Roman"/>
          <w:sz w:val="24"/>
          <w:szCs w:val="24"/>
        </w:rPr>
        <w:t xml:space="preserve"> lebih mengguncang publik yaitu pencabutan laporan kekerasan dipihak kepolisian, dengan sebutan aalain mengambil jalan damai. Berdasarkan peredearan berita keputusan klimaks yang dibuat Lesti adalah salah satau keputusan yang tepat bagi dirinya dengan mempertimbngkan anak dan kehormatan kelurga besar. Dari konteks korban </w:t>
      </w:r>
      <w:r w:rsidR="00B10787">
        <w:rPr>
          <w:rFonts w:ascii="Times New Roman" w:hAnsi="Times New Roman" w:cs="Times New Roman"/>
          <w:sz w:val="24"/>
          <w:szCs w:val="24"/>
        </w:rPr>
        <w:t xml:space="preserve">sebagai perempuan yang mengalami tindakan kekerasan dapat dipahmai bahwa perempuan adalah kaum lemah, yang mengutamakan kebahagiaan orang terdekatnya. Sehingga tidak begitu memikirkan kebagaiaan pribadinya. Sebab tidak ada jaminan bagi Lesti bahwa dirinya akan bahagia apabila memutuskan untuk rujuk dengan suaminya, nampkanya fokus utamanya hanyalah anak dan kehormata orangtua. Terkait dengan perlakuan yang demikian analisis gender hadir untuk memberikan sebuah penegasan bahwa satiap pandangan golongn penyebab kekerasan terhadap perempuan tidaklaha patut dimaklumi apapun alasannya. Karena perempuan pada dasarnya adalah ciptaan Allah yang memiliki nilai fungsi yang sama. Dalam Alkitab (Kej 1:27 dan 1 Korintus 11:11) memberikan sebuah kesadaran penting bagi manusia khususnya bagi kaum penindas bahwa tidak ada perbedaan haak dan posoisi dalam relasi manusia. mereka sama-sama mahkluk yang dihadirkan untuk saling melangkapi dalam relasi mereka sebagai mayarakat maupun sebagai suami-istri. </w:t>
      </w:r>
    </w:p>
    <w:p w14:paraId="32CA1A8D" w14:textId="77777777" w:rsidR="009735C2" w:rsidRPr="00A061E8" w:rsidRDefault="00A061E8" w:rsidP="00C40DEC">
      <w:pPr>
        <w:spacing w:line="360" w:lineRule="auto"/>
        <w:ind w:left="720"/>
        <w:rPr>
          <w:rFonts w:ascii="Times New Roman" w:hAnsi="Times New Roman" w:cs="Times New Roman"/>
          <w:b/>
          <w:sz w:val="24"/>
          <w:szCs w:val="24"/>
        </w:rPr>
      </w:pPr>
      <w:r>
        <w:rPr>
          <w:rFonts w:ascii="Times New Roman" w:hAnsi="Times New Roman" w:cs="Times New Roman"/>
          <w:b/>
          <w:sz w:val="24"/>
          <w:szCs w:val="24"/>
        </w:rPr>
        <w:t>REFERENSI</w:t>
      </w:r>
    </w:p>
    <w:p w14:paraId="046CA3C1" w14:textId="35A8F488"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37B2F">
        <w:rPr>
          <w:rFonts w:ascii="Times New Roman" w:hAnsi="Times New Roman" w:cs="Times New Roman"/>
          <w:noProof/>
          <w:sz w:val="24"/>
          <w:szCs w:val="24"/>
        </w:rPr>
        <w:t xml:space="preserve">Asman. (2022). </w:t>
      </w:r>
      <w:r w:rsidRPr="00537B2F">
        <w:rPr>
          <w:rFonts w:ascii="Times New Roman" w:hAnsi="Times New Roman" w:cs="Times New Roman"/>
          <w:i/>
          <w:iCs/>
          <w:noProof/>
          <w:sz w:val="24"/>
          <w:szCs w:val="24"/>
        </w:rPr>
        <w:t>Analisis Gender dalam Pandangan Mansour Fakih</w:t>
      </w:r>
      <w:r w:rsidRPr="00537B2F">
        <w:rPr>
          <w:rFonts w:ascii="Times New Roman" w:hAnsi="Times New Roman" w:cs="Times New Roman"/>
          <w:noProof/>
          <w:sz w:val="24"/>
          <w:szCs w:val="24"/>
        </w:rPr>
        <w:t>. Rahma.Id.</w:t>
      </w:r>
    </w:p>
    <w:p w14:paraId="56D2C9DA"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Asmarany, A. I. (2020). Bias Gender Sebagai Prediktor Kekerasan Dalam Rumah Tangga. </w:t>
      </w:r>
      <w:r w:rsidRPr="00537B2F">
        <w:rPr>
          <w:rFonts w:ascii="Times New Roman" w:hAnsi="Times New Roman" w:cs="Times New Roman"/>
          <w:i/>
          <w:iCs/>
          <w:noProof/>
          <w:sz w:val="24"/>
          <w:szCs w:val="24"/>
        </w:rPr>
        <w:t>Psikologi</w:t>
      </w:r>
      <w:r w:rsidRPr="00537B2F">
        <w:rPr>
          <w:rFonts w:ascii="Times New Roman" w:hAnsi="Times New Roman" w:cs="Times New Roman"/>
          <w:noProof/>
          <w:sz w:val="24"/>
          <w:szCs w:val="24"/>
        </w:rPr>
        <w:t xml:space="preserve">, </w:t>
      </w:r>
      <w:r w:rsidRPr="00537B2F">
        <w:rPr>
          <w:rFonts w:ascii="Times New Roman" w:hAnsi="Times New Roman" w:cs="Times New Roman"/>
          <w:i/>
          <w:iCs/>
          <w:noProof/>
          <w:sz w:val="24"/>
          <w:szCs w:val="24"/>
        </w:rPr>
        <w:t>3</w:t>
      </w:r>
      <w:r w:rsidRPr="00537B2F">
        <w:rPr>
          <w:rFonts w:ascii="Times New Roman" w:hAnsi="Times New Roman" w:cs="Times New Roman"/>
          <w:noProof/>
          <w:sz w:val="24"/>
          <w:szCs w:val="24"/>
        </w:rPr>
        <w:t xml:space="preserve">, </w:t>
      </w:r>
      <w:r w:rsidRPr="00537B2F">
        <w:rPr>
          <w:rFonts w:ascii="Times New Roman" w:hAnsi="Times New Roman" w:cs="Times New Roman"/>
          <w:i/>
          <w:iCs/>
          <w:noProof/>
          <w:sz w:val="24"/>
          <w:szCs w:val="24"/>
        </w:rPr>
        <w:t>No.1</w:t>
      </w:r>
      <w:r w:rsidRPr="00537B2F">
        <w:rPr>
          <w:rFonts w:ascii="Times New Roman" w:hAnsi="Times New Roman" w:cs="Times New Roman"/>
          <w:noProof/>
          <w:sz w:val="24"/>
          <w:szCs w:val="24"/>
        </w:rPr>
        <w:t>, 7. https://journal.ugm.ac.id/jpsi/article/viewFile/7096/5548</w:t>
      </w:r>
    </w:p>
    <w:p w14:paraId="6F968683"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Ernes, Y. (2022). </w:t>
      </w:r>
      <w:r w:rsidRPr="00537B2F">
        <w:rPr>
          <w:rFonts w:ascii="Times New Roman" w:hAnsi="Times New Roman" w:cs="Times New Roman"/>
          <w:i/>
          <w:iCs/>
          <w:noProof/>
          <w:sz w:val="24"/>
          <w:szCs w:val="24"/>
        </w:rPr>
        <w:t>Pencabutan laporan Lesti kejora</w:t>
      </w:r>
      <w:r w:rsidRPr="00537B2F">
        <w:rPr>
          <w:rFonts w:ascii="Times New Roman" w:hAnsi="Times New Roman" w:cs="Times New Roman"/>
          <w:noProof/>
          <w:sz w:val="24"/>
          <w:szCs w:val="24"/>
        </w:rPr>
        <w:t>.</w:t>
      </w:r>
    </w:p>
    <w:p w14:paraId="7CB33304"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Indonesia, C. (2022). </w:t>
      </w:r>
      <w:r w:rsidRPr="00537B2F">
        <w:rPr>
          <w:rFonts w:ascii="Times New Roman" w:hAnsi="Times New Roman" w:cs="Times New Roman"/>
          <w:i/>
          <w:iCs/>
          <w:noProof/>
          <w:sz w:val="24"/>
          <w:szCs w:val="24"/>
        </w:rPr>
        <w:t>Risky Billar tersangka kasus KDRT Lesti Kejora</w:t>
      </w:r>
      <w:r w:rsidRPr="00537B2F">
        <w:rPr>
          <w:rFonts w:ascii="Times New Roman" w:hAnsi="Times New Roman" w:cs="Times New Roman"/>
          <w:noProof/>
          <w:sz w:val="24"/>
          <w:szCs w:val="24"/>
        </w:rPr>
        <w:t>.</w:t>
      </w:r>
    </w:p>
    <w:p w14:paraId="01B92228"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kompas.com. (2021). </w:t>
      </w:r>
      <w:r w:rsidRPr="00537B2F">
        <w:rPr>
          <w:rFonts w:ascii="Times New Roman" w:hAnsi="Times New Roman" w:cs="Times New Roman"/>
          <w:i/>
          <w:iCs/>
          <w:noProof/>
          <w:sz w:val="24"/>
          <w:szCs w:val="24"/>
        </w:rPr>
        <w:t>Pernikahan Leslar</w:t>
      </w:r>
      <w:r w:rsidRPr="00537B2F">
        <w:rPr>
          <w:rFonts w:ascii="Times New Roman" w:hAnsi="Times New Roman" w:cs="Times New Roman"/>
          <w:noProof/>
          <w:sz w:val="24"/>
          <w:szCs w:val="24"/>
        </w:rPr>
        <w:t>.</w:t>
      </w:r>
    </w:p>
    <w:p w14:paraId="36601C31"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M, C. A. (2022). </w:t>
      </w:r>
      <w:r w:rsidRPr="00537B2F">
        <w:rPr>
          <w:rFonts w:ascii="Times New Roman" w:hAnsi="Times New Roman" w:cs="Times New Roman"/>
          <w:i/>
          <w:iCs/>
          <w:noProof/>
          <w:sz w:val="24"/>
          <w:szCs w:val="24"/>
        </w:rPr>
        <w:t>Lesti Kejora dan Risky Bilar raih penghargaan Best Couple Infotainment Awards 2022 di tengah isu KDRT</w:t>
      </w:r>
      <w:r w:rsidRPr="00537B2F">
        <w:rPr>
          <w:rFonts w:ascii="Times New Roman" w:hAnsi="Times New Roman" w:cs="Times New Roman"/>
          <w:noProof/>
          <w:sz w:val="24"/>
          <w:szCs w:val="24"/>
        </w:rPr>
        <w:t>.</w:t>
      </w:r>
    </w:p>
    <w:p w14:paraId="20265E78"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Rahayu, W. K. (2017). Analisis Pengarusutamaan Gender dalam Kebijakan Publik (Studi Kasus di BP3AKB Provinsi Jawa Tengah). </w:t>
      </w:r>
      <w:r w:rsidRPr="00537B2F">
        <w:rPr>
          <w:rFonts w:ascii="Times New Roman" w:hAnsi="Times New Roman" w:cs="Times New Roman"/>
          <w:i/>
          <w:iCs/>
          <w:noProof/>
          <w:sz w:val="24"/>
          <w:szCs w:val="24"/>
        </w:rPr>
        <w:t>JAKPP (Jurnal Analisis Kebijakan &amp; Pelayanan Publik)</w:t>
      </w:r>
      <w:r w:rsidRPr="00537B2F">
        <w:rPr>
          <w:rFonts w:ascii="Times New Roman" w:hAnsi="Times New Roman" w:cs="Times New Roman"/>
          <w:noProof/>
          <w:sz w:val="24"/>
          <w:szCs w:val="24"/>
        </w:rPr>
        <w:t xml:space="preserve">, </w:t>
      </w:r>
      <w:r w:rsidRPr="00537B2F">
        <w:rPr>
          <w:rFonts w:ascii="Times New Roman" w:hAnsi="Times New Roman" w:cs="Times New Roman"/>
          <w:i/>
          <w:iCs/>
          <w:noProof/>
          <w:sz w:val="24"/>
          <w:szCs w:val="24"/>
        </w:rPr>
        <w:t>2</w:t>
      </w:r>
      <w:r w:rsidRPr="00537B2F">
        <w:rPr>
          <w:rFonts w:ascii="Times New Roman" w:hAnsi="Times New Roman" w:cs="Times New Roman"/>
          <w:noProof/>
          <w:sz w:val="24"/>
          <w:szCs w:val="24"/>
        </w:rPr>
        <w:t>(1).</w:t>
      </w:r>
    </w:p>
    <w:p w14:paraId="7B02E3D4"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lastRenderedPageBreak/>
        <w:t xml:space="preserve">Ramadani, M., &amp; Yuliani, F. (2017). KEKERASAN DALAM RUMAH TANGGA (KDRT) SEBAGAI SALAH SATU ISU KESEHATAN MASYARAKAT SECARA GLOBAL. </w:t>
      </w:r>
      <w:r w:rsidRPr="00537B2F">
        <w:rPr>
          <w:rFonts w:ascii="Times New Roman" w:hAnsi="Times New Roman" w:cs="Times New Roman"/>
          <w:i/>
          <w:iCs/>
          <w:noProof/>
          <w:sz w:val="24"/>
          <w:szCs w:val="24"/>
        </w:rPr>
        <w:t>Jurnal Kesehatan Masyarakat Andalas</w:t>
      </w:r>
      <w:r w:rsidRPr="00537B2F">
        <w:rPr>
          <w:rFonts w:ascii="Times New Roman" w:hAnsi="Times New Roman" w:cs="Times New Roman"/>
          <w:noProof/>
          <w:sz w:val="24"/>
          <w:szCs w:val="24"/>
        </w:rPr>
        <w:t xml:space="preserve">, </w:t>
      </w:r>
      <w:r w:rsidRPr="00537B2F">
        <w:rPr>
          <w:rFonts w:ascii="Times New Roman" w:hAnsi="Times New Roman" w:cs="Times New Roman"/>
          <w:i/>
          <w:iCs/>
          <w:noProof/>
          <w:sz w:val="24"/>
          <w:szCs w:val="24"/>
        </w:rPr>
        <w:t>9</w:t>
      </w:r>
      <w:r w:rsidRPr="00537B2F">
        <w:rPr>
          <w:rFonts w:ascii="Times New Roman" w:hAnsi="Times New Roman" w:cs="Times New Roman"/>
          <w:noProof/>
          <w:sz w:val="24"/>
          <w:szCs w:val="24"/>
        </w:rPr>
        <w:t>(2). https://doi.org/10.24893/jkma.v9i2.191</w:t>
      </w:r>
    </w:p>
    <w:p w14:paraId="38EB2BBC"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Shanti Rachmandsyah, S. . (2010). </w:t>
      </w:r>
      <w:r w:rsidRPr="00537B2F">
        <w:rPr>
          <w:rFonts w:ascii="Times New Roman" w:hAnsi="Times New Roman" w:cs="Times New Roman"/>
          <w:i/>
          <w:iCs/>
          <w:noProof/>
          <w:sz w:val="24"/>
          <w:szCs w:val="24"/>
        </w:rPr>
        <w:t>Kekerasan Dalam Rumah Tangga</w:t>
      </w:r>
      <w:r w:rsidRPr="00537B2F">
        <w:rPr>
          <w:rFonts w:ascii="Times New Roman" w:hAnsi="Times New Roman" w:cs="Times New Roman"/>
          <w:noProof/>
          <w:sz w:val="24"/>
          <w:szCs w:val="24"/>
        </w:rPr>
        <w:t>. Hukum Online.Com.</w:t>
      </w:r>
    </w:p>
    <w:p w14:paraId="30F99E8B"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szCs w:val="24"/>
        </w:rPr>
      </w:pPr>
      <w:r w:rsidRPr="00537B2F">
        <w:rPr>
          <w:rFonts w:ascii="Times New Roman" w:hAnsi="Times New Roman" w:cs="Times New Roman"/>
          <w:noProof/>
          <w:sz w:val="24"/>
          <w:szCs w:val="24"/>
        </w:rPr>
        <w:t xml:space="preserve">Suwastini, N. K. A. (2013). PERKEMBANGAN FEMINISME BARAT DARI ABAD KEDELAPAN BELAS HINGGA POSTFEMINISME: SEBUAH TINJAUAN TEORETIS. </w:t>
      </w:r>
      <w:r w:rsidRPr="00537B2F">
        <w:rPr>
          <w:rFonts w:ascii="Times New Roman" w:hAnsi="Times New Roman" w:cs="Times New Roman"/>
          <w:i/>
          <w:iCs/>
          <w:noProof/>
          <w:sz w:val="24"/>
          <w:szCs w:val="24"/>
        </w:rPr>
        <w:t>Jurnal Ilmu Sosial Dan Humaniora</w:t>
      </w:r>
      <w:r w:rsidRPr="00537B2F">
        <w:rPr>
          <w:rFonts w:ascii="Times New Roman" w:hAnsi="Times New Roman" w:cs="Times New Roman"/>
          <w:noProof/>
          <w:sz w:val="24"/>
          <w:szCs w:val="24"/>
        </w:rPr>
        <w:t xml:space="preserve">, </w:t>
      </w:r>
      <w:r w:rsidRPr="00537B2F">
        <w:rPr>
          <w:rFonts w:ascii="Times New Roman" w:hAnsi="Times New Roman" w:cs="Times New Roman"/>
          <w:i/>
          <w:iCs/>
          <w:noProof/>
          <w:sz w:val="24"/>
          <w:szCs w:val="24"/>
        </w:rPr>
        <w:t>2</w:t>
      </w:r>
      <w:r w:rsidRPr="00537B2F">
        <w:rPr>
          <w:rFonts w:ascii="Times New Roman" w:hAnsi="Times New Roman" w:cs="Times New Roman"/>
          <w:noProof/>
          <w:sz w:val="24"/>
          <w:szCs w:val="24"/>
        </w:rPr>
        <w:t>(1). https://doi.org/10.23887/jish-undiksha.v2i1.1408</w:t>
      </w:r>
    </w:p>
    <w:p w14:paraId="73440CC4" w14:textId="77777777" w:rsidR="00537B2F" w:rsidRPr="00537B2F" w:rsidRDefault="00537B2F" w:rsidP="00537B2F">
      <w:pPr>
        <w:widowControl w:val="0"/>
        <w:autoSpaceDE w:val="0"/>
        <w:autoSpaceDN w:val="0"/>
        <w:adjustRightInd w:val="0"/>
        <w:spacing w:line="360" w:lineRule="auto"/>
        <w:ind w:left="480" w:hanging="480"/>
        <w:rPr>
          <w:rFonts w:ascii="Times New Roman" w:hAnsi="Times New Roman" w:cs="Times New Roman"/>
          <w:noProof/>
          <w:sz w:val="24"/>
        </w:rPr>
      </w:pPr>
      <w:r w:rsidRPr="00537B2F">
        <w:rPr>
          <w:rFonts w:ascii="Times New Roman" w:hAnsi="Times New Roman" w:cs="Times New Roman"/>
          <w:noProof/>
          <w:sz w:val="24"/>
          <w:szCs w:val="24"/>
        </w:rPr>
        <w:t xml:space="preserve">Zulkodri, M. (2022). </w:t>
      </w:r>
      <w:r w:rsidRPr="00537B2F">
        <w:rPr>
          <w:rFonts w:ascii="Times New Roman" w:hAnsi="Times New Roman" w:cs="Times New Roman"/>
          <w:i/>
          <w:iCs/>
          <w:noProof/>
          <w:sz w:val="24"/>
          <w:szCs w:val="24"/>
        </w:rPr>
        <w:t>terungkp penyebab terjadinya KDRT Leslar</w:t>
      </w:r>
      <w:r w:rsidRPr="00537B2F">
        <w:rPr>
          <w:rFonts w:ascii="Times New Roman" w:hAnsi="Times New Roman" w:cs="Times New Roman"/>
          <w:noProof/>
          <w:sz w:val="24"/>
          <w:szCs w:val="24"/>
        </w:rPr>
        <w:t>.</w:t>
      </w:r>
    </w:p>
    <w:p w14:paraId="0ED91B49" w14:textId="442E0CAC" w:rsidR="009735C2" w:rsidRPr="00B751F4" w:rsidRDefault="00537B2F" w:rsidP="00A061E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735C2" w:rsidRPr="00B751F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2B348B"/>
    <w:multiLevelType w:val="hybridMultilevel"/>
    <w:tmpl w:val="93141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0939"/>
    <w:rsid w:val="0000300D"/>
    <w:rsid w:val="00031774"/>
    <w:rsid w:val="0008009B"/>
    <w:rsid w:val="000F61A7"/>
    <w:rsid w:val="000F73FA"/>
    <w:rsid w:val="001046E3"/>
    <w:rsid w:val="00140B06"/>
    <w:rsid w:val="0014785C"/>
    <w:rsid w:val="00177F91"/>
    <w:rsid w:val="001D5F75"/>
    <w:rsid w:val="002209FD"/>
    <w:rsid w:val="00233934"/>
    <w:rsid w:val="0026318D"/>
    <w:rsid w:val="002912A3"/>
    <w:rsid w:val="002B65E9"/>
    <w:rsid w:val="002D3D2F"/>
    <w:rsid w:val="002E0838"/>
    <w:rsid w:val="00333AC0"/>
    <w:rsid w:val="003424BE"/>
    <w:rsid w:val="00366E61"/>
    <w:rsid w:val="00386D04"/>
    <w:rsid w:val="003962F9"/>
    <w:rsid w:val="0043345B"/>
    <w:rsid w:val="00471060"/>
    <w:rsid w:val="005141CE"/>
    <w:rsid w:val="00537B2F"/>
    <w:rsid w:val="00547EAF"/>
    <w:rsid w:val="0057764C"/>
    <w:rsid w:val="005B067D"/>
    <w:rsid w:val="005D6AA3"/>
    <w:rsid w:val="005E17DA"/>
    <w:rsid w:val="00640802"/>
    <w:rsid w:val="0069236F"/>
    <w:rsid w:val="006E7D66"/>
    <w:rsid w:val="007049AF"/>
    <w:rsid w:val="007C07C2"/>
    <w:rsid w:val="007E235E"/>
    <w:rsid w:val="00880939"/>
    <w:rsid w:val="00884BB5"/>
    <w:rsid w:val="008950B4"/>
    <w:rsid w:val="008A06F9"/>
    <w:rsid w:val="008B0D18"/>
    <w:rsid w:val="008D67A2"/>
    <w:rsid w:val="009236A6"/>
    <w:rsid w:val="00937172"/>
    <w:rsid w:val="009735C2"/>
    <w:rsid w:val="009871CF"/>
    <w:rsid w:val="009C396F"/>
    <w:rsid w:val="00A061E8"/>
    <w:rsid w:val="00B10787"/>
    <w:rsid w:val="00B16C55"/>
    <w:rsid w:val="00B229BE"/>
    <w:rsid w:val="00B54D0B"/>
    <w:rsid w:val="00B751F4"/>
    <w:rsid w:val="00BB3773"/>
    <w:rsid w:val="00BC3D35"/>
    <w:rsid w:val="00C40DEC"/>
    <w:rsid w:val="00CE028E"/>
    <w:rsid w:val="00DC21C4"/>
    <w:rsid w:val="00DF79DF"/>
    <w:rsid w:val="00E03830"/>
    <w:rsid w:val="00EA1559"/>
    <w:rsid w:val="00EA3519"/>
    <w:rsid w:val="00EA70CB"/>
    <w:rsid w:val="00EB4854"/>
    <w:rsid w:val="00EB6F25"/>
    <w:rsid w:val="00EC53F0"/>
    <w:rsid w:val="00EE07DF"/>
    <w:rsid w:val="00F06769"/>
    <w:rsid w:val="00F309C0"/>
    <w:rsid w:val="00F46BA4"/>
    <w:rsid w:val="00F76A75"/>
    <w:rsid w:val="00F8710A"/>
    <w:rsid w:val="00F9760F"/>
    <w:rsid w:val="00FD1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9A1B3C"/>
  <w15:docId w15:val="{826C97C1-49BE-43B6-9970-3F978A2A5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939"/>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3AC0"/>
    <w:pPr>
      <w:ind w:left="720"/>
      <w:contextualSpacing/>
    </w:pPr>
  </w:style>
  <w:style w:type="character" w:styleId="Hyperlink">
    <w:name w:val="Hyperlink"/>
    <w:basedOn w:val="DefaultParagraphFont"/>
    <w:uiPriority w:val="99"/>
    <w:unhideWhenUsed/>
    <w:rsid w:val="00A061E8"/>
    <w:rPr>
      <w:color w:val="0000FF" w:themeColor="hyperlink"/>
      <w:u w:val="single"/>
    </w:rPr>
  </w:style>
  <w:style w:type="character" w:customStyle="1" w:styleId="UnresolvedMention">
    <w:name w:val="Unresolved Mention"/>
    <w:basedOn w:val="DefaultParagraphFont"/>
    <w:uiPriority w:val="99"/>
    <w:semiHidden/>
    <w:unhideWhenUsed/>
    <w:rsid w:val="00031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christysinay1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isasalakory52@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3F0B6-F9D3-40DE-B0F5-95D70FA77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6</TotalTime>
  <Pages>13</Pages>
  <Words>6999</Words>
  <Characters>3990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 A314-41</cp:lastModifiedBy>
  <cp:revision>17</cp:revision>
  <dcterms:created xsi:type="dcterms:W3CDTF">2022-10-29T05:55:00Z</dcterms:created>
  <dcterms:modified xsi:type="dcterms:W3CDTF">2023-06-1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8d17b0-b370-3924-8a1f-28c1b0057640</vt:lpwstr>
  </property>
  <property fmtid="{D5CDD505-2E9C-101B-9397-08002B2CF9AE}" pid="24" name="Mendeley Citation Style_1">
    <vt:lpwstr>http://www.zotero.org/styles/apa</vt:lpwstr>
  </property>
</Properties>
</file>